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3148E37C" w14:textId="0A7F0C18" w:rsidR="00BA74D5"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8895366" w:history="1">
            <w:r w:rsidR="00BA74D5" w:rsidRPr="00C65A47">
              <w:rPr>
                <w:rStyle w:val="Hyperlink"/>
                <w:noProof/>
              </w:rPr>
              <w:t>Uvod</w:t>
            </w:r>
            <w:r w:rsidR="00BA74D5">
              <w:rPr>
                <w:noProof/>
                <w:webHidden/>
              </w:rPr>
              <w:tab/>
            </w:r>
            <w:r w:rsidR="00BA74D5">
              <w:rPr>
                <w:noProof/>
                <w:webHidden/>
              </w:rPr>
              <w:fldChar w:fldCharType="begin"/>
            </w:r>
            <w:r w:rsidR="00BA74D5">
              <w:rPr>
                <w:noProof/>
                <w:webHidden/>
              </w:rPr>
              <w:instrText xml:space="preserve"> PAGEREF _Toc158895366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44BDADF" w14:textId="490484F6" w:rsidR="00BA74D5" w:rsidRDefault="00000000">
          <w:pPr>
            <w:pStyle w:val="TOC1"/>
            <w:tabs>
              <w:tab w:val="right" w:leader="dot" w:pos="9062"/>
            </w:tabs>
            <w:rPr>
              <w:rFonts w:eastAsiaTheme="minorEastAsia"/>
              <w:noProof/>
              <w:lang w:val="sl-SI" w:eastAsia="sl-SI"/>
            </w:rPr>
          </w:pPr>
          <w:hyperlink w:anchor="_Toc158895367" w:history="1">
            <w:r w:rsidR="00BA74D5" w:rsidRPr="00C65A47">
              <w:rPr>
                <w:rStyle w:val="Hyperlink"/>
                <w:noProof/>
              </w:rPr>
              <w:t>Teoretični del</w:t>
            </w:r>
            <w:r w:rsidR="00BA74D5">
              <w:rPr>
                <w:noProof/>
                <w:webHidden/>
              </w:rPr>
              <w:tab/>
            </w:r>
            <w:r w:rsidR="00BA74D5">
              <w:rPr>
                <w:noProof/>
                <w:webHidden/>
              </w:rPr>
              <w:fldChar w:fldCharType="begin"/>
            </w:r>
            <w:r w:rsidR="00BA74D5">
              <w:rPr>
                <w:noProof/>
                <w:webHidden/>
              </w:rPr>
              <w:instrText xml:space="preserve"> PAGEREF _Toc158895367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7D187A25" w14:textId="0F20F795" w:rsidR="00BA74D5" w:rsidRDefault="00000000">
          <w:pPr>
            <w:pStyle w:val="TOC2"/>
            <w:tabs>
              <w:tab w:val="right" w:leader="dot" w:pos="9062"/>
            </w:tabs>
            <w:rPr>
              <w:rFonts w:eastAsiaTheme="minorEastAsia"/>
              <w:noProof/>
              <w:lang w:val="sl-SI" w:eastAsia="sl-SI"/>
            </w:rPr>
          </w:pPr>
          <w:hyperlink w:anchor="_Toc158895368" w:history="1">
            <w:r w:rsidR="00BA74D5" w:rsidRPr="00C65A47">
              <w:rPr>
                <w:rStyle w:val="Hyperlink"/>
                <w:noProof/>
              </w:rPr>
              <w:t>Pouk in učne oblike</w:t>
            </w:r>
            <w:r w:rsidR="00BA74D5">
              <w:rPr>
                <w:noProof/>
                <w:webHidden/>
              </w:rPr>
              <w:tab/>
            </w:r>
            <w:r w:rsidR="00BA74D5">
              <w:rPr>
                <w:noProof/>
                <w:webHidden/>
              </w:rPr>
              <w:fldChar w:fldCharType="begin"/>
            </w:r>
            <w:r w:rsidR="00BA74D5">
              <w:rPr>
                <w:noProof/>
                <w:webHidden/>
              </w:rPr>
              <w:instrText xml:space="preserve"> PAGEREF _Toc158895368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F12D52E" w14:textId="18183C4E" w:rsidR="00BA74D5" w:rsidRDefault="00000000">
          <w:pPr>
            <w:pStyle w:val="TOC3"/>
            <w:tabs>
              <w:tab w:val="right" w:leader="dot" w:pos="9062"/>
            </w:tabs>
            <w:rPr>
              <w:rFonts w:eastAsiaTheme="minorEastAsia"/>
              <w:noProof/>
              <w:lang w:val="sl-SI" w:eastAsia="sl-SI"/>
            </w:rPr>
          </w:pPr>
          <w:hyperlink w:anchor="_Toc158895369" w:history="1">
            <w:r w:rsidR="00BA74D5" w:rsidRPr="00C65A47">
              <w:rPr>
                <w:rStyle w:val="Hyperlink"/>
                <w:noProof/>
              </w:rPr>
              <w:t>Kratko o pouku</w:t>
            </w:r>
            <w:r w:rsidR="00BA74D5">
              <w:rPr>
                <w:noProof/>
                <w:webHidden/>
              </w:rPr>
              <w:tab/>
            </w:r>
            <w:r w:rsidR="00BA74D5">
              <w:rPr>
                <w:noProof/>
                <w:webHidden/>
              </w:rPr>
              <w:fldChar w:fldCharType="begin"/>
            </w:r>
            <w:r w:rsidR="00BA74D5">
              <w:rPr>
                <w:noProof/>
                <w:webHidden/>
              </w:rPr>
              <w:instrText xml:space="preserve"> PAGEREF _Toc158895369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00890362" w14:textId="18267523" w:rsidR="00BA74D5" w:rsidRDefault="00000000">
          <w:pPr>
            <w:pStyle w:val="TOC3"/>
            <w:tabs>
              <w:tab w:val="right" w:leader="dot" w:pos="9062"/>
            </w:tabs>
            <w:rPr>
              <w:rFonts w:eastAsiaTheme="minorEastAsia"/>
              <w:noProof/>
              <w:lang w:val="sl-SI" w:eastAsia="sl-SI"/>
            </w:rPr>
          </w:pPr>
          <w:hyperlink w:anchor="_Toc158895370" w:history="1">
            <w:r w:rsidR="00BA74D5" w:rsidRPr="00C65A47">
              <w:rPr>
                <w:rStyle w:val="Hyperlink"/>
                <w:noProof/>
              </w:rPr>
              <w:t>Neposredna in posredna učna oblika</w:t>
            </w:r>
            <w:r w:rsidR="00BA74D5">
              <w:rPr>
                <w:noProof/>
                <w:webHidden/>
              </w:rPr>
              <w:tab/>
            </w:r>
            <w:r w:rsidR="00BA74D5">
              <w:rPr>
                <w:noProof/>
                <w:webHidden/>
              </w:rPr>
              <w:fldChar w:fldCharType="begin"/>
            </w:r>
            <w:r w:rsidR="00BA74D5">
              <w:rPr>
                <w:noProof/>
                <w:webHidden/>
              </w:rPr>
              <w:instrText xml:space="preserve"> PAGEREF _Toc158895370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3536686" w14:textId="08A13370" w:rsidR="00BA74D5" w:rsidRDefault="00000000">
          <w:pPr>
            <w:pStyle w:val="TOC3"/>
            <w:tabs>
              <w:tab w:val="right" w:leader="dot" w:pos="9062"/>
            </w:tabs>
            <w:rPr>
              <w:rFonts w:eastAsiaTheme="minorEastAsia"/>
              <w:noProof/>
              <w:lang w:val="sl-SI" w:eastAsia="sl-SI"/>
            </w:rPr>
          </w:pPr>
          <w:hyperlink w:anchor="_Toc158895371" w:history="1">
            <w:r w:rsidR="00BA74D5" w:rsidRPr="00C65A47">
              <w:rPr>
                <w:rStyle w:val="Hyperlink"/>
                <w:noProof/>
              </w:rPr>
              <w:t>Pouk matematike in učne oblike pri njem</w:t>
            </w:r>
            <w:r w:rsidR="00BA74D5">
              <w:rPr>
                <w:noProof/>
                <w:webHidden/>
              </w:rPr>
              <w:tab/>
            </w:r>
            <w:r w:rsidR="00BA74D5">
              <w:rPr>
                <w:noProof/>
                <w:webHidden/>
              </w:rPr>
              <w:fldChar w:fldCharType="begin"/>
            </w:r>
            <w:r w:rsidR="00BA74D5">
              <w:rPr>
                <w:noProof/>
                <w:webHidden/>
              </w:rPr>
              <w:instrText xml:space="preserve"> PAGEREF _Toc158895371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190E4B1" w14:textId="13A08633" w:rsidR="00BA74D5" w:rsidRDefault="00000000">
          <w:pPr>
            <w:pStyle w:val="TOC2"/>
            <w:tabs>
              <w:tab w:val="right" w:leader="dot" w:pos="9062"/>
            </w:tabs>
            <w:rPr>
              <w:rFonts w:eastAsiaTheme="minorEastAsia"/>
              <w:noProof/>
              <w:lang w:val="sl-SI" w:eastAsia="sl-SI"/>
            </w:rPr>
          </w:pPr>
          <w:hyperlink w:anchor="_Toc158895372" w:history="1">
            <w:r w:rsidR="00BA74D5" w:rsidRPr="00C65A47">
              <w:rPr>
                <w:rStyle w:val="Hyperlink"/>
                <w:noProof/>
              </w:rPr>
              <w:t>Psihološki oris osebnosti?</w:t>
            </w:r>
            <w:r w:rsidR="00BA74D5">
              <w:rPr>
                <w:noProof/>
                <w:webHidden/>
              </w:rPr>
              <w:tab/>
            </w:r>
            <w:r w:rsidR="00BA74D5">
              <w:rPr>
                <w:noProof/>
                <w:webHidden/>
              </w:rPr>
              <w:fldChar w:fldCharType="begin"/>
            </w:r>
            <w:r w:rsidR="00BA74D5">
              <w:rPr>
                <w:noProof/>
                <w:webHidden/>
              </w:rPr>
              <w:instrText xml:space="preserve"> PAGEREF _Toc158895372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3EA2409E" w14:textId="2FF64C54" w:rsidR="00BA74D5" w:rsidRDefault="00000000">
          <w:pPr>
            <w:pStyle w:val="TOC3"/>
            <w:tabs>
              <w:tab w:val="right" w:leader="dot" w:pos="9062"/>
            </w:tabs>
            <w:rPr>
              <w:rFonts w:eastAsiaTheme="minorEastAsia"/>
              <w:noProof/>
              <w:lang w:val="sl-SI" w:eastAsia="sl-SI"/>
            </w:rPr>
          </w:pPr>
          <w:hyperlink w:anchor="_Toc158895373" w:history="1">
            <w:r w:rsidR="00BA74D5" w:rsidRPr="00C65A47">
              <w:rPr>
                <w:rStyle w:val="Hyperlink"/>
                <w:noProof/>
              </w:rPr>
              <w:t>Vse od mat. anksioznosti, motivacije in tipa osebnosti?</w:t>
            </w:r>
            <w:r w:rsidR="00BA74D5">
              <w:rPr>
                <w:noProof/>
                <w:webHidden/>
              </w:rPr>
              <w:tab/>
            </w:r>
            <w:r w:rsidR="00BA74D5">
              <w:rPr>
                <w:noProof/>
                <w:webHidden/>
              </w:rPr>
              <w:fldChar w:fldCharType="begin"/>
            </w:r>
            <w:r w:rsidR="00BA74D5">
              <w:rPr>
                <w:noProof/>
                <w:webHidden/>
              </w:rPr>
              <w:instrText xml:space="preserve"> PAGEREF _Toc158895373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7195B52D" w14:textId="0D1E94A1" w:rsidR="00BA74D5" w:rsidRDefault="00000000">
          <w:pPr>
            <w:pStyle w:val="TOC2"/>
            <w:tabs>
              <w:tab w:val="right" w:leader="dot" w:pos="9062"/>
            </w:tabs>
            <w:rPr>
              <w:rFonts w:eastAsiaTheme="minorEastAsia"/>
              <w:noProof/>
              <w:lang w:val="sl-SI" w:eastAsia="sl-SI"/>
            </w:rPr>
          </w:pPr>
          <w:hyperlink w:anchor="_Toc158895374" w:history="1">
            <w:r w:rsidR="00BA74D5" w:rsidRPr="00C65A47">
              <w:rPr>
                <w:rStyle w:val="Hyperlink"/>
                <w:noProof/>
              </w:rPr>
              <w:t>Delo v skupini oziroma tandemu</w:t>
            </w:r>
            <w:r w:rsidR="00BA74D5">
              <w:rPr>
                <w:noProof/>
                <w:webHidden/>
              </w:rPr>
              <w:tab/>
            </w:r>
            <w:r w:rsidR="00BA74D5">
              <w:rPr>
                <w:noProof/>
                <w:webHidden/>
              </w:rPr>
              <w:fldChar w:fldCharType="begin"/>
            </w:r>
            <w:r w:rsidR="00BA74D5">
              <w:rPr>
                <w:noProof/>
                <w:webHidden/>
              </w:rPr>
              <w:instrText xml:space="preserve"> PAGEREF _Toc158895374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17548001" w14:textId="19052E54" w:rsidR="00BA74D5" w:rsidRDefault="00000000">
          <w:pPr>
            <w:pStyle w:val="TOC3"/>
            <w:tabs>
              <w:tab w:val="right" w:leader="dot" w:pos="9062"/>
            </w:tabs>
            <w:rPr>
              <w:rFonts w:eastAsiaTheme="minorEastAsia"/>
              <w:noProof/>
              <w:lang w:val="sl-SI" w:eastAsia="sl-SI"/>
            </w:rPr>
          </w:pPr>
          <w:hyperlink w:anchor="_Toc158895375" w:history="1">
            <w:r w:rsidR="00BA74D5" w:rsidRPr="00C65A47">
              <w:rPr>
                <w:rStyle w:val="Hyperlink"/>
                <w:noProof/>
              </w:rPr>
              <w:t>Začetki in razvoj dela v skupini</w:t>
            </w:r>
            <w:r w:rsidR="00BA74D5">
              <w:rPr>
                <w:noProof/>
                <w:webHidden/>
              </w:rPr>
              <w:tab/>
            </w:r>
            <w:r w:rsidR="00BA74D5">
              <w:rPr>
                <w:noProof/>
                <w:webHidden/>
              </w:rPr>
              <w:fldChar w:fldCharType="begin"/>
            </w:r>
            <w:r w:rsidR="00BA74D5">
              <w:rPr>
                <w:noProof/>
                <w:webHidden/>
              </w:rPr>
              <w:instrText xml:space="preserve"> PAGEREF _Toc158895375 \h </w:instrText>
            </w:r>
            <w:r w:rsidR="00BA74D5">
              <w:rPr>
                <w:noProof/>
                <w:webHidden/>
              </w:rPr>
            </w:r>
            <w:r w:rsidR="00BA74D5">
              <w:rPr>
                <w:noProof/>
                <w:webHidden/>
              </w:rPr>
              <w:fldChar w:fldCharType="separate"/>
            </w:r>
            <w:r w:rsidR="00BA74D5">
              <w:rPr>
                <w:noProof/>
                <w:webHidden/>
              </w:rPr>
              <w:t>13</w:t>
            </w:r>
            <w:r w:rsidR="00BA74D5">
              <w:rPr>
                <w:noProof/>
                <w:webHidden/>
              </w:rPr>
              <w:fldChar w:fldCharType="end"/>
            </w:r>
          </w:hyperlink>
        </w:p>
        <w:p w14:paraId="1FBF5532" w14:textId="6F9CBFD6" w:rsidR="00BA74D5" w:rsidRDefault="00000000">
          <w:pPr>
            <w:pStyle w:val="TOC3"/>
            <w:tabs>
              <w:tab w:val="right" w:leader="dot" w:pos="9062"/>
            </w:tabs>
            <w:rPr>
              <w:rFonts w:eastAsiaTheme="minorEastAsia"/>
              <w:noProof/>
              <w:lang w:val="sl-SI" w:eastAsia="sl-SI"/>
            </w:rPr>
          </w:pPr>
          <w:hyperlink w:anchor="_Toc158895376" w:history="1">
            <w:r w:rsidR="00BA74D5" w:rsidRPr="00C65A47">
              <w:rPr>
                <w:rStyle w:val="Hyperlink"/>
                <w:noProof/>
              </w:rPr>
              <w:t>Potek in struktura dela v skupini</w:t>
            </w:r>
            <w:r w:rsidR="00BA74D5">
              <w:rPr>
                <w:noProof/>
                <w:webHidden/>
              </w:rPr>
              <w:tab/>
            </w:r>
            <w:r w:rsidR="00BA74D5">
              <w:rPr>
                <w:noProof/>
                <w:webHidden/>
              </w:rPr>
              <w:fldChar w:fldCharType="begin"/>
            </w:r>
            <w:r w:rsidR="00BA74D5">
              <w:rPr>
                <w:noProof/>
                <w:webHidden/>
              </w:rPr>
              <w:instrText xml:space="preserve"> PAGEREF _Toc158895376 \h </w:instrText>
            </w:r>
            <w:r w:rsidR="00BA74D5">
              <w:rPr>
                <w:noProof/>
                <w:webHidden/>
              </w:rPr>
            </w:r>
            <w:r w:rsidR="00BA74D5">
              <w:rPr>
                <w:noProof/>
                <w:webHidden/>
              </w:rPr>
              <w:fldChar w:fldCharType="separate"/>
            </w:r>
            <w:r w:rsidR="00BA74D5">
              <w:rPr>
                <w:noProof/>
                <w:webHidden/>
              </w:rPr>
              <w:t>16</w:t>
            </w:r>
            <w:r w:rsidR="00BA74D5">
              <w:rPr>
                <w:noProof/>
                <w:webHidden/>
              </w:rPr>
              <w:fldChar w:fldCharType="end"/>
            </w:r>
          </w:hyperlink>
        </w:p>
        <w:p w14:paraId="0A3426CD" w14:textId="6DE3D64F" w:rsidR="00BA74D5" w:rsidRDefault="00000000">
          <w:pPr>
            <w:pStyle w:val="TOC3"/>
            <w:tabs>
              <w:tab w:val="right" w:leader="dot" w:pos="9062"/>
            </w:tabs>
            <w:rPr>
              <w:rFonts w:eastAsiaTheme="minorEastAsia"/>
              <w:noProof/>
              <w:lang w:val="sl-SI" w:eastAsia="sl-SI"/>
            </w:rPr>
          </w:pPr>
          <w:hyperlink w:anchor="_Toc158895377" w:history="1">
            <w:r w:rsidR="00BA74D5" w:rsidRPr="00C65A47">
              <w:rPr>
                <w:rStyle w:val="Hyperlink"/>
                <w:noProof/>
              </w:rPr>
              <w:t>Prednosti in slabosti dela v skupini</w:t>
            </w:r>
            <w:r w:rsidR="00BA74D5">
              <w:rPr>
                <w:noProof/>
                <w:webHidden/>
              </w:rPr>
              <w:tab/>
            </w:r>
            <w:r w:rsidR="00BA74D5">
              <w:rPr>
                <w:noProof/>
                <w:webHidden/>
              </w:rPr>
              <w:fldChar w:fldCharType="begin"/>
            </w:r>
            <w:r w:rsidR="00BA74D5">
              <w:rPr>
                <w:noProof/>
                <w:webHidden/>
              </w:rPr>
              <w:instrText xml:space="preserve"> PAGEREF _Toc158895377 \h </w:instrText>
            </w:r>
            <w:r w:rsidR="00BA74D5">
              <w:rPr>
                <w:noProof/>
                <w:webHidden/>
              </w:rPr>
            </w:r>
            <w:r w:rsidR="00BA74D5">
              <w:rPr>
                <w:noProof/>
                <w:webHidden/>
              </w:rPr>
              <w:fldChar w:fldCharType="separate"/>
            </w:r>
            <w:r w:rsidR="00BA74D5">
              <w:rPr>
                <w:noProof/>
                <w:webHidden/>
              </w:rPr>
              <w:t>18</w:t>
            </w:r>
            <w:r w:rsidR="00BA74D5">
              <w:rPr>
                <w:noProof/>
                <w:webHidden/>
              </w:rPr>
              <w:fldChar w:fldCharType="end"/>
            </w:r>
          </w:hyperlink>
        </w:p>
        <w:p w14:paraId="0DC12C77" w14:textId="2773B7B5" w:rsidR="00BA74D5" w:rsidRDefault="00000000">
          <w:pPr>
            <w:pStyle w:val="TOC3"/>
            <w:tabs>
              <w:tab w:val="right" w:leader="dot" w:pos="9062"/>
            </w:tabs>
            <w:rPr>
              <w:rFonts w:eastAsiaTheme="minorEastAsia"/>
              <w:noProof/>
              <w:lang w:val="sl-SI" w:eastAsia="sl-SI"/>
            </w:rPr>
          </w:pPr>
          <w:hyperlink w:anchor="_Toc158895378" w:history="1">
            <w:r w:rsidR="00BA74D5" w:rsidRPr="00C65A47">
              <w:rPr>
                <w:rStyle w:val="Hyperlink"/>
                <w:noProof/>
              </w:rPr>
              <w:t>Spremenljivke, ki morebitno vplivajo na delo v tandemu</w:t>
            </w:r>
            <w:r w:rsidR="00BA74D5">
              <w:rPr>
                <w:noProof/>
                <w:webHidden/>
              </w:rPr>
              <w:tab/>
            </w:r>
            <w:r w:rsidR="00BA74D5">
              <w:rPr>
                <w:noProof/>
                <w:webHidden/>
              </w:rPr>
              <w:fldChar w:fldCharType="begin"/>
            </w:r>
            <w:r w:rsidR="00BA74D5">
              <w:rPr>
                <w:noProof/>
                <w:webHidden/>
              </w:rPr>
              <w:instrText xml:space="preserve"> PAGEREF _Toc158895378 \h </w:instrText>
            </w:r>
            <w:r w:rsidR="00BA74D5">
              <w:rPr>
                <w:noProof/>
                <w:webHidden/>
              </w:rPr>
            </w:r>
            <w:r w:rsidR="00BA74D5">
              <w:rPr>
                <w:noProof/>
                <w:webHidden/>
              </w:rPr>
              <w:fldChar w:fldCharType="separate"/>
            </w:r>
            <w:r w:rsidR="00BA74D5">
              <w:rPr>
                <w:noProof/>
                <w:webHidden/>
              </w:rPr>
              <w:t>19</w:t>
            </w:r>
            <w:r w:rsidR="00BA74D5">
              <w:rPr>
                <w:noProof/>
                <w:webHidden/>
              </w:rPr>
              <w:fldChar w:fldCharType="end"/>
            </w:r>
          </w:hyperlink>
        </w:p>
        <w:p w14:paraId="46D3883A" w14:textId="464C9F73" w:rsidR="00BA74D5" w:rsidRDefault="00000000">
          <w:pPr>
            <w:pStyle w:val="TOC3"/>
            <w:tabs>
              <w:tab w:val="right" w:leader="dot" w:pos="9062"/>
            </w:tabs>
            <w:rPr>
              <w:rFonts w:eastAsiaTheme="minorEastAsia"/>
              <w:noProof/>
              <w:lang w:val="sl-SI" w:eastAsia="sl-SI"/>
            </w:rPr>
          </w:pPr>
          <w:hyperlink w:anchor="_Toc158895379" w:history="1">
            <w:r w:rsidR="00BA74D5" w:rsidRPr="00C65A47">
              <w:rPr>
                <w:rStyle w:val="Hyperlink"/>
                <w:noProof/>
              </w:rPr>
              <w:t>Formiranje skupin</w:t>
            </w:r>
            <w:r w:rsidR="00BA74D5">
              <w:rPr>
                <w:noProof/>
                <w:webHidden/>
              </w:rPr>
              <w:tab/>
            </w:r>
            <w:r w:rsidR="00BA74D5">
              <w:rPr>
                <w:noProof/>
                <w:webHidden/>
              </w:rPr>
              <w:fldChar w:fldCharType="begin"/>
            </w:r>
            <w:r w:rsidR="00BA74D5">
              <w:rPr>
                <w:noProof/>
                <w:webHidden/>
              </w:rPr>
              <w:instrText xml:space="preserve"> PAGEREF _Toc158895379 \h </w:instrText>
            </w:r>
            <w:r w:rsidR="00BA74D5">
              <w:rPr>
                <w:noProof/>
                <w:webHidden/>
              </w:rPr>
            </w:r>
            <w:r w:rsidR="00BA74D5">
              <w:rPr>
                <w:noProof/>
                <w:webHidden/>
              </w:rPr>
              <w:fldChar w:fldCharType="separate"/>
            </w:r>
            <w:r w:rsidR="00BA74D5">
              <w:rPr>
                <w:noProof/>
                <w:webHidden/>
              </w:rPr>
              <w:t>20</w:t>
            </w:r>
            <w:r w:rsidR="00BA74D5">
              <w:rPr>
                <w:noProof/>
                <w:webHidden/>
              </w:rPr>
              <w:fldChar w:fldCharType="end"/>
            </w:r>
          </w:hyperlink>
        </w:p>
        <w:p w14:paraId="3C1DFF59" w14:textId="5F659E24" w:rsidR="00BA74D5" w:rsidRDefault="00000000">
          <w:pPr>
            <w:pStyle w:val="TOC2"/>
            <w:tabs>
              <w:tab w:val="right" w:leader="dot" w:pos="9062"/>
            </w:tabs>
            <w:rPr>
              <w:rFonts w:eastAsiaTheme="minorEastAsia"/>
              <w:noProof/>
              <w:lang w:val="sl-SI" w:eastAsia="sl-SI"/>
            </w:rPr>
          </w:pPr>
          <w:hyperlink w:anchor="_Toc158895380" w:history="1">
            <w:r w:rsidR="00BA74D5" w:rsidRPr="00C65A47">
              <w:rPr>
                <w:rStyle w:val="Hyperlink"/>
                <w:noProof/>
              </w:rPr>
              <w:t>Strojno učenje in klasifikacija</w:t>
            </w:r>
            <w:r w:rsidR="00BA74D5">
              <w:rPr>
                <w:noProof/>
                <w:webHidden/>
              </w:rPr>
              <w:tab/>
            </w:r>
            <w:r w:rsidR="00BA74D5">
              <w:rPr>
                <w:noProof/>
                <w:webHidden/>
              </w:rPr>
              <w:fldChar w:fldCharType="begin"/>
            </w:r>
            <w:r w:rsidR="00BA74D5">
              <w:rPr>
                <w:noProof/>
                <w:webHidden/>
              </w:rPr>
              <w:instrText xml:space="preserve"> PAGEREF _Toc158895380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65D9D0D9" w14:textId="63038F5B" w:rsidR="00BA74D5" w:rsidRDefault="00000000">
          <w:pPr>
            <w:pStyle w:val="TOC3"/>
            <w:tabs>
              <w:tab w:val="right" w:leader="dot" w:pos="9062"/>
            </w:tabs>
            <w:rPr>
              <w:rFonts w:eastAsiaTheme="minorEastAsia"/>
              <w:noProof/>
              <w:lang w:val="sl-SI" w:eastAsia="sl-SI"/>
            </w:rPr>
          </w:pPr>
          <w:hyperlink w:anchor="_Toc158895381" w:history="1">
            <w:r w:rsidR="00BA74D5" w:rsidRPr="00C65A47">
              <w:rPr>
                <w:rStyle w:val="Hyperlink"/>
                <w:noProof/>
              </w:rPr>
              <w:t>Uvod v umetno inteligenco</w:t>
            </w:r>
            <w:r w:rsidR="00BA74D5">
              <w:rPr>
                <w:noProof/>
                <w:webHidden/>
              </w:rPr>
              <w:tab/>
            </w:r>
            <w:r w:rsidR="00BA74D5">
              <w:rPr>
                <w:noProof/>
                <w:webHidden/>
              </w:rPr>
              <w:fldChar w:fldCharType="begin"/>
            </w:r>
            <w:r w:rsidR="00BA74D5">
              <w:rPr>
                <w:noProof/>
                <w:webHidden/>
              </w:rPr>
              <w:instrText xml:space="preserve"> PAGEREF _Toc158895381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702DF4AA" w14:textId="2A21A627" w:rsidR="00BA74D5" w:rsidRDefault="00000000">
          <w:pPr>
            <w:pStyle w:val="TOC3"/>
            <w:tabs>
              <w:tab w:val="right" w:leader="dot" w:pos="9062"/>
            </w:tabs>
            <w:rPr>
              <w:rFonts w:eastAsiaTheme="minorEastAsia"/>
              <w:noProof/>
              <w:lang w:val="sl-SI" w:eastAsia="sl-SI"/>
            </w:rPr>
          </w:pPr>
          <w:hyperlink w:anchor="_Toc158895382" w:history="1">
            <w:r w:rsidR="00BA74D5" w:rsidRPr="00C65A47">
              <w:rPr>
                <w:rStyle w:val="Hyperlink"/>
                <w:noProof/>
              </w:rPr>
              <w:t>Strojno učenje</w:t>
            </w:r>
            <w:r w:rsidR="00BA74D5">
              <w:rPr>
                <w:noProof/>
                <w:webHidden/>
              </w:rPr>
              <w:tab/>
            </w:r>
            <w:r w:rsidR="00BA74D5">
              <w:rPr>
                <w:noProof/>
                <w:webHidden/>
              </w:rPr>
              <w:fldChar w:fldCharType="begin"/>
            </w:r>
            <w:r w:rsidR="00BA74D5">
              <w:rPr>
                <w:noProof/>
                <w:webHidden/>
              </w:rPr>
              <w:instrText xml:space="preserve"> PAGEREF _Toc158895382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2E1003D0" w14:textId="7A19BBB6" w:rsidR="00BA74D5" w:rsidRDefault="00000000">
          <w:pPr>
            <w:pStyle w:val="TOC3"/>
            <w:tabs>
              <w:tab w:val="right" w:leader="dot" w:pos="9062"/>
            </w:tabs>
            <w:rPr>
              <w:rFonts w:eastAsiaTheme="minorEastAsia"/>
              <w:noProof/>
              <w:lang w:val="sl-SI" w:eastAsia="sl-SI"/>
            </w:rPr>
          </w:pPr>
          <w:hyperlink w:anchor="_Toc158895383" w:history="1">
            <w:r w:rsidR="00BA74D5" w:rsidRPr="00C65A47">
              <w:rPr>
                <w:rStyle w:val="Hyperlink"/>
                <w:noProof/>
              </w:rPr>
              <w:t>Naloga klasfikacije in izbire napovednih spremenljivk</w:t>
            </w:r>
            <w:r w:rsidR="00BA74D5">
              <w:rPr>
                <w:noProof/>
                <w:webHidden/>
              </w:rPr>
              <w:tab/>
            </w:r>
            <w:r w:rsidR="00BA74D5">
              <w:rPr>
                <w:noProof/>
                <w:webHidden/>
              </w:rPr>
              <w:fldChar w:fldCharType="begin"/>
            </w:r>
            <w:r w:rsidR="00BA74D5">
              <w:rPr>
                <w:noProof/>
                <w:webHidden/>
              </w:rPr>
              <w:instrText xml:space="preserve"> PAGEREF _Toc158895383 \h </w:instrText>
            </w:r>
            <w:r w:rsidR="00BA74D5">
              <w:rPr>
                <w:noProof/>
                <w:webHidden/>
              </w:rPr>
            </w:r>
            <w:r w:rsidR="00BA74D5">
              <w:rPr>
                <w:noProof/>
                <w:webHidden/>
              </w:rPr>
              <w:fldChar w:fldCharType="separate"/>
            </w:r>
            <w:r w:rsidR="00BA74D5">
              <w:rPr>
                <w:noProof/>
                <w:webHidden/>
              </w:rPr>
              <w:t>23</w:t>
            </w:r>
            <w:r w:rsidR="00BA74D5">
              <w:rPr>
                <w:noProof/>
                <w:webHidden/>
              </w:rPr>
              <w:fldChar w:fldCharType="end"/>
            </w:r>
          </w:hyperlink>
        </w:p>
        <w:p w14:paraId="376F0553" w14:textId="65F3F960" w:rsidR="00BA74D5" w:rsidRDefault="00000000">
          <w:pPr>
            <w:pStyle w:val="TOC3"/>
            <w:tabs>
              <w:tab w:val="right" w:leader="dot" w:pos="9062"/>
            </w:tabs>
            <w:rPr>
              <w:rFonts w:eastAsiaTheme="minorEastAsia"/>
              <w:noProof/>
              <w:lang w:val="sl-SI" w:eastAsia="sl-SI"/>
            </w:rPr>
          </w:pPr>
          <w:hyperlink w:anchor="_Toc158895384" w:history="1">
            <w:r w:rsidR="00BA74D5" w:rsidRPr="00C65A47">
              <w:rPr>
                <w:rStyle w:val="Hyperlink"/>
                <w:noProof/>
              </w:rPr>
              <w:t>Naloga reduciranja dimenzije prostore</w:t>
            </w:r>
            <w:r w:rsidR="00BA74D5">
              <w:rPr>
                <w:noProof/>
                <w:webHidden/>
              </w:rPr>
              <w:tab/>
            </w:r>
            <w:r w:rsidR="00BA74D5">
              <w:rPr>
                <w:noProof/>
                <w:webHidden/>
              </w:rPr>
              <w:fldChar w:fldCharType="begin"/>
            </w:r>
            <w:r w:rsidR="00BA74D5">
              <w:rPr>
                <w:noProof/>
                <w:webHidden/>
              </w:rPr>
              <w:instrText xml:space="preserve"> PAGEREF _Toc158895384 \h </w:instrText>
            </w:r>
            <w:r w:rsidR="00BA74D5">
              <w:rPr>
                <w:noProof/>
                <w:webHidden/>
              </w:rPr>
            </w:r>
            <w:r w:rsidR="00BA74D5">
              <w:rPr>
                <w:noProof/>
                <w:webHidden/>
              </w:rPr>
              <w:fldChar w:fldCharType="separate"/>
            </w:r>
            <w:r w:rsidR="00BA74D5">
              <w:rPr>
                <w:noProof/>
                <w:webHidden/>
              </w:rPr>
              <w:t>33</w:t>
            </w:r>
            <w:r w:rsidR="00BA74D5">
              <w:rPr>
                <w:noProof/>
                <w:webHidden/>
              </w:rPr>
              <w:fldChar w:fldCharType="end"/>
            </w:r>
          </w:hyperlink>
        </w:p>
        <w:p w14:paraId="392C14EC" w14:textId="21ECD5C8" w:rsidR="00BA74D5" w:rsidRDefault="00000000">
          <w:pPr>
            <w:pStyle w:val="TOC2"/>
            <w:tabs>
              <w:tab w:val="right" w:leader="dot" w:pos="9062"/>
            </w:tabs>
            <w:rPr>
              <w:rFonts w:eastAsiaTheme="minorEastAsia"/>
              <w:noProof/>
              <w:lang w:val="sl-SI" w:eastAsia="sl-SI"/>
            </w:rPr>
          </w:pPr>
          <w:hyperlink w:anchor="_Toc158895385" w:history="1">
            <w:r w:rsidR="00BA74D5" w:rsidRPr="00C65A47">
              <w:rPr>
                <w:rStyle w:val="Hyperlink"/>
                <w:noProof/>
              </w:rPr>
              <w:t>Strojno učenje v edukacijskih vedah</w:t>
            </w:r>
            <w:r w:rsidR="00BA74D5">
              <w:rPr>
                <w:noProof/>
                <w:webHidden/>
              </w:rPr>
              <w:tab/>
            </w:r>
            <w:r w:rsidR="00BA74D5">
              <w:rPr>
                <w:noProof/>
                <w:webHidden/>
              </w:rPr>
              <w:fldChar w:fldCharType="begin"/>
            </w:r>
            <w:r w:rsidR="00BA74D5">
              <w:rPr>
                <w:noProof/>
                <w:webHidden/>
              </w:rPr>
              <w:instrText xml:space="preserve"> PAGEREF _Toc158895385 \h </w:instrText>
            </w:r>
            <w:r w:rsidR="00BA74D5">
              <w:rPr>
                <w:noProof/>
                <w:webHidden/>
              </w:rPr>
            </w:r>
            <w:r w:rsidR="00BA74D5">
              <w:rPr>
                <w:noProof/>
                <w:webHidden/>
              </w:rPr>
              <w:fldChar w:fldCharType="separate"/>
            </w:r>
            <w:r w:rsidR="00BA74D5">
              <w:rPr>
                <w:noProof/>
                <w:webHidden/>
              </w:rPr>
              <w:t>34</w:t>
            </w:r>
            <w:r w:rsidR="00BA74D5">
              <w:rPr>
                <w:noProof/>
                <w:webHidden/>
              </w:rPr>
              <w:fldChar w:fldCharType="end"/>
            </w:r>
          </w:hyperlink>
        </w:p>
        <w:p w14:paraId="6B2B7E6B" w14:textId="34B97D83" w:rsidR="00BA74D5" w:rsidRDefault="00000000">
          <w:pPr>
            <w:pStyle w:val="TOC1"/>
            <w:tabs>
              <w:tab w:val="right" w:leader="dot" w:pos="9062"/>
            </w:tabs>
            <w:rPr>
              <w:rFonts w:eastAsiaTheme="minorEastAsia"/>
              <w:noProof/>
              <w:lang w:val="sl-SI" w:eastAsia="sl-SI"/>
            </w:rPr>
          </w:pPr>
          <w:hyperlink w:anchor="_Toc158895386" w:history="1">
            <w:r w:rsidR="00BA74D5" w:rsidRPr="00C65A47">
              <w:rPr>
                <w:rStyle w:val="Hyperlink"/>
                <w:noProof/>
              </w:rPr>
              <w:t>Empirični del</w:t>
            </w:r>
            <w:r w:rsidR="00BA74D5">
              <w:rPr>
                <w:noProof/>
                <w:webHidden/>
              </w:rPr>
              <w:tab/>
            </w:r>
            <w:r w:rsidR="00BA74D5">
              <w:rPr>
                <w:noProof/>
                <w:webHidden/>
              </w:rPr>
              <w:fldChar w:fldCharType="begin"/>
            </w:r>
            <w:r w:rsidR="00BA74D5">
              <w:rPr>
                <w:noProof/>
                <w:webHidden/>
              </w:rPr>
              <w:instrText xml:space="preserve"> PAGEREF _Toc158895386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7E9DC328" w14:textId="7FE3DAE2" w:rsidR="00BA74D5" w:rsidRDefault="00000000">
          <w:pPr>
            <w:pStyle w:val="TOC2"/>
            <w:tabs>
              <w:tab w:val="right" w:leader="dot" w:pos="9062"/>
            </w:tabs>
            <w:rPr>
              <w:rFonts w:eastAsiaTheme="minorEastAsia"/>
              <w:noProof/>
              <w:lang w:val="sl-SI" w:eastAsia="sl-SI"/>
            </w:rPr>
          </w:pPr>
          <w:hyperlink w:anchor="_Toc158895387" w:history="1">
            <w:r w:rsidR="00BA74D5" w:rsidRPr="00C65A47">
              <w:rPr>
                <w:rStyle w:val="Hyperlink"/>
                <w:noProof/>
              </w:rPr>
              <w:t>Raziskovalni problem, namen in cilji</w:t>
            </w:r>
            <w:r w:rsidR="00BA74D5">
              <w:rPr>
                <w:noProof/>
                <w:webHidden/>
              </w:rPr>
              <w:tab/>
            </w:r>
            <w:r w:rsidR="00BA74D5">
              <w:rPr>
                <w:noProof/>
                <w:webHidden/>
              </w:rPr>
              <w:fldChar w:fldCharType="begin"/>
            </w:r>
            <w:r w:rsidR="00BA74D5">
              <w:rPr>
                <w:noProof/>
                <w:webHidden/>
              </w:rPr>
              <w:instrText xml:space="preserve"> PAGEREF _Toc158895387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0554D224" w14:textId="69AA9F23" w:rsidR="00BA74D5" w:rsidRDefault="00000000">
          <w:pPr>
            <w:pStyle w:val="TOC2"/>
            <w:tabs>
              <w:tab w:val="right" w:leader="dot" w:pos="9062"/>
            </w:tabs>
            <w:rPr>
              <w:rFonts w:eastAsiaTheme="minorEastAsia"/>
              <w:noProof/>
              <w:lang w:val="sl-SI" w:eastAsia="sl-SI"/>
            </w:rPr>
          </w:pPr>
          <w:hyperlink w:anchor="_Toc158895388" w:history="1">
            <w:r w:rsidR="00BA74D5" w:rsidRPr="00C65A47">
              <w:rPr>
                <w:rStyle w:val="Hyperlink"/>
                <w:noProof/>
              </w:rPr>
              <w:t>Raziskovalne hipoteze</w:t>
            </w:r>
            <w:r w:rsidR="00BA74D5">
              <w:rPr>
                <w:noProof/>
                <w:webHidden/>
              </w:rPr>
              <w:tab/>
            </w:r>
            <w:r w:rsidR="00BA74D5">
              <w:rPr>
                <w:noProof/>
                <w:webHidden/>
              </w:rPr>
              <w:fldChar w:fldCharType="begin"/>
            </w:r>
            <w:r w:rsidR="00BA74D5">
              <w:rPr>
                <w:noProof/>
                <w:webHidden/>
              </w:rPr>
              <w:instrText xml:space="preserve"> PAGEREF _Toc158895388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220E6541" w14:textId="68478420" w:rsidR="00BA74D5" w:rsidRDefault="00000000">
          <w:pPr>
            <w:pStyle w:val="TOC2"/>
            <w:tabs>
              <w:tab w:val="right" w:leader="dot" w:pos="9062"/>
            </w:tabs>
            <w:rPr>
              <w:rFonts w:eastAsiaTheme="minorEastAsia"/>
              <w:noProof/>
              <w:lang w:val="sl-SI" w:eastAsia="sl-SI"/>
            </w:rPr>
          </w:pPr>
          <w:hyperlink w:anchor="_Toc158895389" w:history="1">
            <w:r w:rsidR="00BA74D5" w:rsidRPr="00C65A47">
              <w:rPr>
                <w:rStyle w:val="Hyperlink"/>
                <w:noProof/>
              </w:rPr>
              <w:t>Metodologija</w:t>
            </w:r>
            <w:r w:rsidR="00BA74D5">
              <w:rPr>
                <w:noProof/>
                <w:webHidden/>
              </w:rPr>
              <w:tab/>
            </w:r>
            <w:r w:rsidR="00BA74D5">
              <w:rPr>
                <w:noProof/>
                <w:webHidden/>
              </w:rPr>
              <w:fldChar w:fldCharType="begin"/>
            </w:r>
            <w:r w:rsidR="00BA74D5">
              <w:rPr>
                <w:noProof/>
                <w:webHidden/>
              </w:rPr>
              <w:instrText xml:space="preserve"> PAGEREF _Toc158895389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D4F2E9B" w14:textId="7CF1F305" w:rsidR="00BA74D5" w:rsidRDefault="00000000">
          <w:pPr>
            <w:pStyle w:val="TOC3"/>
            <w:tabs>
              <w:tab w:val="right" w:leader="dot" w:pos="9062"/>
            </w:tabs>
            <w:rPr>
              <w:rFonts w:eastAsiaTheme="minorEastAsia"/>
              <w:noProof/>
              <w:lang w:val="sl-SI" w:eastAsia="sl-SI"/>
            </w:rPr>
          </w:pPr>
          <w:hyperlink w:anchor="_Toc158895390" w:history="1">
            <w:r w:rsidR="00BA74D5" w:rsidRPr="00C65A47">
              <w:rPr>
                <w:rStyle w:val="Hyperlink"/>
                <w:noProof/>
              </w:rPr>
              <w:t>Vzorec</w:t>
            </w:r>
            <w:r w:rsidR="00BA74D5">
              <w:rPr>
                <w:noProof/>
                <w:webHidden/>
              </w:rPr>
              <w:tab/>
            </w:r>
            <w:r w:rsidR="00BA74D5">
              <w:rPr>
                <w:noProof/>
                <w:webHidden/>
              </w:rPr>
              <w:fldChar w:fldCharType="begin"/>
            </w:r>
            <w:r w:rsidR="00BA74D5">
              <w:rPr>
                <w:noProof/>
                <w:webHidden/>
              </w:rPr>
              <w:instrText xml:space="preserve"> PAGEREF _Toc158895390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01BBA86F" w14:textId="5E8D6B23" w:rsidR="00BA74D5" w:rsidRDefault="00000000">
          <w:pPr>
            <w:pStyle w:val="TOC3"/>
            <w:tabs>
              <w:tab w:val="right" w:leader="dot" w:pos="9062"/>
            </w:tabs>
            <w:rPr>
              <w:rFonts w:eastAsiaTheme="minorEastAsia"/>
              <w:noProof/>
              <w:lang w:val="sl-SI" w:eastAsia="sl-SI"/>
            </w:rPr>
          </w:pPr>
          <w:hyperlink w:anchor="_Toc158895391" w:history="1">
            <w:r w:rsidR="00BA74D5" w:rsidRPr="00C65A47">
              <w:rPr>
                <w:rStyle w:val="Hyperlink"/>
                <w:noProof/>
              </w:rPr>
              <w:t>Zbiranje podatkov</w:t>
            </w:r>
            <w:r w:rsidR="00BA74D5">
              <w:rPr>
                <w:noProof/>
                <w:webHidden/>
              </w:rPr>
              <w:tab/>
            </w:r>
            <w:r w:rsidR="00BA74D5">
              <w:rPr>
                <w:noProof/>
                <w:webHidden/>
              </w:rPr>
              <w:fldChar w:fldCharType="begin"/>
            </w:r>
            <w:r w:rsidR="00BA74D5">
              <w:rPr>
                <w:noProof/>
                <w:webHidden/>
              </w:rPr>
              <w:instrText xml:space="preserve"> PAGEREF _Toc158895391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7395FAD" w14:textId="50816CFB" w:rsidR="00BA74D5" w:rsidRDefault="00000000">
          <w:pPr>
            <w:pStyle w:val="TOC3"/>
            <w:tabs>
              <w:tab w:val="right" w:leader="dot" w:pos="9062"/>
            </w:tabs>
            <w:rPr>
              <w:rFonts w:eastAsiaTheme="minorEastAsia"/>
              <w:noProof/>
              <w:lang w:val="sl-SI" w:eastAsia="sl-SI"/>
            </w:rPr>
          </w:pPr>
          <w:hyperlink w:anchor="_Toc158895392" w:history="1">
            <w:r w:rsidR="00BA74D5" w:rsidRPr="00C65A47">
              <w:rPr>
                <w:rStyle w:val="Hyperlink"/>
                <w:noProof/>
              </w:rPr>
              <w:t>Obdelava podatkov</w:t>
            </w:r>
            <w:r w:rsidR="00BA74D5">
              <w:rPr>
                <w:noProof/>
                <w:webHidden/>
              </w:rPr>
              <w:tab/>
            </w:r>
            <w:r w:rsidR="00BA74D5">
              <w:rPr>
                <w:noProof/>
                <w:webHidden/>
              </w:rPr>
              <w:fldChar w:fldCharType="begin"/>
            </w:r>
            <w:r w:rsidR="00BA74D5">
              <w:rPr>
                <w:noProof/>
                <w:webHidden/>
              </w:rPr>
              <w:instrText xml:space="preserve"> PAGEREF _Toc158895392 \h </w:instrText>
            </w:r>
            <w:r w:rsidR="00BA74D5">
              <w:rPr>
                <w:noProof/>
                <w:webHidden/>
              </w:rPr>
            </w:r>
            <w:r w:rsidR="00BA74D5">
              <w:rPr>
                <w:noProof/>
                <w:webHidden/>
              </w:rPr>
              <w:fldChar w:fldCharType="separate"/>
            </w:r>
            <w:r w:rsidR="00BA74D5">
              <w:rPr>
                <w:noProof/>
                <w:webHidden/>
              </w:rPr>
              <w:t>38</w:t>
            </w:r>
            <w:r w:rsidR="00BA74D5">
              <w:rPr>
                <w:noProof/>
                <w:webHidden/>
              </w:rPr>
              <w:fldChar w:fldCharType="end"/>
            </w:r>
          </w:hyperlink>
        </w:p>
        <w:p w14:paraId="0F182FEB" w14:textId="5D6EAC52" w:rsidR="00BA74D5" w:rsidRDefault="00000000">
          <w:pPr>
            <w:pStyle w:val="TOC2"/>
            <w:tabs>
              <w:tab w:val="right" w:leader="dot" w:pos="9062"/>
            </w:tabs>
            <w:rPr>
              <w:rFonts w:eastAsiaTheme="minorEastAsia"/>
              <w:noProof/>
              <w:lang w:val="sl-SI" w:eastAsia="sl-SI"/>
            </w:rPr>
          </w:pPr>
          <w:hyperlink w:anchor="_Toc158895393" w:history="1">
            <w:r w:rsidR="00BA74D5" w:rsidRPr="00C65A47">
              <w:rPr>
                <w:rStyle w:val="Hyperlink"/>
                <w:noProof/>
                <w:lang w:val="sl"/>
              </w:rPr>
              <w:t>Rezultati in interpretacija</w:t>
            </w:r>
            <w:r w:rsidR="00BA74D5">
              <w:rPr>
                <w:noProof/>
                <w:webHidden/>
              </w:rPr>
              <w:tab/>
            </w:r>
            <w:r w:rsidR="00BA74D5">
              <w:rPr>
                <w:noProof/>
                <w:webHidden/>
              </w:rPr>
              <w:fldChar w:fldCharType="begin"/>
            </w:r>
            <w:r w:rsidR="00BA74D5">
              <w:rPr>
                <w:noProof/>
                <w:webHidden/>
              </w:rPr>
              <w:instrText xml:space="preserve"> PAGEREF _Toc158895393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2DF2FA1A" w14:textId="2E884B10" w:rsidR="00BA74D5" w:rsidRDefault="00000000">
          <w:pPr>
            <w:pStyle w:val="TOC3"/>
            <w:tabs>
              <w:tab w:val="right" w:leader="dot" w:pos="9062"/>
            </w:tabs>
            <w:rPr>
              <w:rFonts w:eastAsiaTheme="minorEastAsia"/>
              <w:noProof/>
              <w:lang w:val="sl-SI" w:eastAsia="sl-SI"/>
            </w:rPr>
          </w:pPr>
          <w:hyperlink w:anchor="_Toc158895394" w:history="1">
            <w:r w:rsidR="00BA74D5" w:rsidRPr="00C65A47">
              <w:rPr>
                <w:rStyle w:val="Hyperlink"/>
                <w:noProof/>
                <w:lang w:val="sl"/>
              </w:rPr>
              <w:t>Deskriptivna statistika</w:t>
            </w:r>
            <w:r w:rsidR="00BA74D5">
              <w:rPr>
                <w:noProof/>
                <w:webHidden/>
              </w:rPr>
              <w:tab/>
            </w:r>
            <w:r w:rsidR="00BA74D5">
              <w:rPr>
                <w:noProof/>
                <w:webHidden/>
              </w:rPr>
              <w:fldChar w:fldCharType="begin"/>
            </w:r>
            <w:r w:rsidR="00BA74D5">
              <w:rPr>
                <w:noProof/>
                <w:webHidden/>
              </w:rPr>
              <w:instrText xml:space="preserve"> PAGEREF _Toc158895394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5D7185F8" w14:textId="405C0DB8" w:rsidR="00BA74D5" w:rsidRDefault="00000000">
          <w:pPr>
            <w:pStyle w:val="TOC3"/>
            <w:tabs>
              <w:tab w:val="right" w:leader="dot" w:pos="9062"/>
            </w:tabs>
            <w:rPr>
              <w:rFonts w:eastAsiaTheme="minorEastAsia"/>
              <w:noProof/>
              <w:lang w:val="sl-SI" w:eastAsia="sl-SI"/>
            </w:rPr>
          </w:pPr>
          <w:hyperlink w:anchor="_Toc158895395" w:history="1">
            <w:r w:rsidR="00BA74D5" w:rsidRPr="00C65A47">
              <w:rPr>
                <w:rStyle w:val="Hyperlink"/>
                <w:noProof/>
                <w:lang w:val="sl"/>
              </w:rPr>
              <w:t>Test zanesljivosti</w:t>
            </w:r>
            <w:r w:rsidR="00BA74D5">
              <w:rPr>
                <w:noProof/>
                <w:webHidden/>
              </w:rPr>
              <w:tab/>
            </w:r>
            <w:r w:rsidR="00BA74D5">
              <w:rPr>
                <w:noProof/>
                <w:webHidden/>
              </w:rPr>
              <w:fldChar w:fldCharType="begin"/>
            </w:r>
            <w:r w:rsidR="00BA74D5">
              <w:rPr>
                <w:noProof/>
                <w:webHidden/>
              </w:rPr>
              <w:instrText xml:space="preserve"> PAGEREF _Toc158895395 \h </w:instrText>
            </w:r>
            <w:r w:rsidR="00BA74D5">
              <w:rPr>
                <w:noProof/>
                <w:webHidden/>
              </w:rPr>
            </w:r>
            <w:r w:rsidR="00BA74D5">
              <w:rPr>
                <w:noProof/>
                <w:webHidden/>
              </w:rPr>
              <w:fldChar w:fldCharType="separate"/>
            </w:r>
            <w:r w:rsidR="00BA74D5">
              <w:rPr>
                <w:noProof/>
                <w:webHidden/>
              </w:rPr>
              <w:t>41</w:t>
            </w:r>
            <w:r w:rsidR="00BA74D5">
              <w:rPr>
                <w:noProof/>
                <w:webHidden/>
              </w:rPr>
              <w:fldChar w:fldCharType="end"/>
            </w:r>
          </w:hyperlink>
        </w:p>
        <w:p w14:paraId="672D62B8" w14:textId="0EBA68E7" w:rsidR="00BA74D5" w:rsidRDefault="00000000">
          <w:pPr>
            <w:pStyle w:val="TOC3"/>
            <w:tabs>
              <w:tab w:val="right" w:leader="dot" w:pos="9062"/>
            </w:tabs>
            <w:rPr>
              <w:rFonts w:eastAsiaTheme="minorEastAsia"/>
              <w:noProof/>
              <w:lang w:val="sl-SI" w:eastAsia="sl-SI"/>
            </w:rPr>
          </w:pPr>
          <w:hyperlink w:anchor="_Toc158895396" w:history="1">
            <w:r w:rsidR="00BA74D5" w:rsidRPr="00C65A47">
              <w:rPr>
                <w:rStyle w:val="Hyperlink"/>
                <w:noProof/>
                <w:lang w:val="sl"/>
              </w:rPr>
              <w:t>Test normalnosti</w:t>
            </w:r>
            <w:r w:rsidR="00BA74D5">
              <w:rPr>
                <w:noProof/>
                <w:webHidden/>
              </w:rPr>
              <w:tab/>
            </w:r>
            <w:r w:rsidR="00BA74D5">
              <w:rPr>
                <w:noProof/>
                <w:webHidden/>
              </w:rPr>
              <w:fldChar w:fldCharType="begin"/>
            </w:r>
            <w:r w:rsidR="00BA74D5">
              <w:rPr>
                <w:noProof/>
                <w:webHidden/>
              </w:rPr>
              <w:instrText xml:space="preserve"> PAGEREF _Toc158895396 \h </w:instrText>
            </w:r>
            <w:r w:rsidR="00BA74D5">
              <w:rPr>
                <w:noProof/>
                <w:webHidden/>
              </w:rPr>
            </w:r>
            <w:r w:rsidR="00BA74D5">
              <w:rPr>
                <w:noProof/>
                <w:webHidden/>
              </w:rPr>
              <w:fldChar w:fldCharType="separate"/>
            </w:r>
            <w:r w:rsidR="00BA74D5">
              <w:rPr>
                <w:noProof/>
                <w:webHidden/>
              </w:rPr>
              <w:t>42</w:t>
            </w:r>
            <w:r w:rsidR="00BA74D5">
              <w:rPr>
                <w:noProof/>
                <w:webHidden/>
              </w:rPr>
              <w:fldChar w:fldCharType="end"/>
            </w:r>
          </w:hyperlink>
        </w:p>
        <w:p w14:paraId="53310EB3" w14:textId="0A821644" w:rsidR="00BA74D5" w:rsidRDefault="00000000">
          <w:pPr>
            <w:pStyle w:val="TOC3"/>
            <w:tabs>
              <w:tab w:val="right" w:leader="dot" w:pos="9062"/>
            </w:tabs>
            <w:rPr>
              <w:rFonts w:eastAsiaTheme="minorEastAsia"/>
              <w:noProof/>
              <w:lang w:val="sl-SI" w:eastAsia="sl-SI"/>
            </w:rPr>
          </w:pPr>
          <w:hyperlink w:anchor="_Toc158895397" w:history="1">
            <w:r w:rsidR="00BA74D5" w:rsidRPr="00C65A47">
              <w:rPr>
                <w:rStyle w:val="Hyperlink"/>
                <w:noProof/>
                <w:lang w:val="sl"/>
              </w:rPr>
              <w:t>Test korelacije značilk</w:t>
            </w:r>
            <w:r w:rsidR="00BA74D5">
              <w:rPr>
                <w:noProof/>
                <w:webHidden/>
              </w:rPr>
              <w:tab/>
            </w:r>
            <w:r w:rsidR="00BA74D5">
              <w:rPr>
                <w:noProof/>
                <w:webHidden/>
              </w:rPr>
              <w:fldChar w:fldCharType="begin"/>
            </w:r>
            <w:r w:rsidR="00BA74D5">
              <w:rPr>
                <w:noProof/>
                <w:webHidden/>
              </w:rPr>
              <w:instrText xml:space="preserve"> PAGEREF _Toc158895397 \h </w:instrText>
            </w:r>
            <w:r w:rsidR="00BA74D5">
              <w:rPr>
                <w:noProof/>
                <w:webHidden/>
              </w:rPr>
            </w:r>
            <w:r w:rsidR="00BA74D5">
              <w:rPr>
                <w:noProof/>
                <w:webHidden/>
              </w:rPr>
              <w:fldChar w:fldCharType="separate"/>
            </w:r>
            <w:r w:rsidR="00BA74D5">
              <w:rPr>
                <w:noProof/>
                <w:webHidden/>
              </w:rPr>
              <w:t>44</w:t>
            </w:r>
            <w:r w:rsidR="00BA74D5">
              <w:rPr>
                <w:noProof/>
                <w:webHidden/>
              </w:rPr>
              <w:fldChar w:fldCharType="end"/>
            </w:r>
          </w:hyperlink>
        </w:p>
        <w:p w14:paraId="1C0DCB69" w14:textId="32F69456" w:rsidR="00BA74D5" w:rsidRDefault="00000000">
          <w:pPr>
            <w:pStyle w:val="TOC3"/>
            <w:tabs>
              <w:tab w:val="right" w:leader="dot" w:pos="9062"/>
            </w:tabs>
            <w:rPr>
              <w:rFonts w:eastAsiaTheme="minorEastAsia"/>
              <w:noProof/>
              <w:lang w:val="sl-SI" w:eastAsia="sl-SI"/>
            </w:rPr>
          </w:pPr>
          <w:hyperlink w:anchor="_Toc158895398" w:history="1">
            <w:r w:rsidR="00BA74D5" w:rsidRPr="00C65A47">
              <w:rPr>
                <w:rStyle w:val="Hyperlink"/>
                <w:noProof/>
                <w:lang w:val="sl"/>
              </w:rPr>
              <w:t>Test pomembnosti značilk</w:t>
            </w:r>
            <w:r w:rsidR="00BA74D5">
              <w:rPr>
                <w:noProof/>
                <w:webHidden/>
              </w:rPr>
              <w:tab/>
            </w:r>
            <w:r w:rsidR="00BA74D5">
              <w:rPr>
                <w:noProof/>
                <w:webHidden/>
              </w:rPr>
              <w:fldChar w:fldCharType="begin"/>
            </w:r>
            <w:r w:rsidR="00BA74D5">
              <w:rPr>
                <w:noProof/>
                <w:webHidden/>
              </w:rPr>
              <w:instrText xml:space="preserve"> PAGEREF _Toc158895398 \h </w:instrText>
            </w:r>
            <w:r w:rsidR="00BA74D5">
              <w:rPr>
                <w:noProof/>
                <w:webHidden/>
              </w:rPr>
            </w:r>
            <w:r w:rsidR="00BA74D5">
              <w:rPr>
                <w:noProof/>
                <w:webHidden/>
              </w:rPr>
              <w:fldChar w:fldCharType="separate"/>
            </w:r>
            <w:r w:rsidR="00BA74D5">
              <w:rPr>
                <w:noProof/>
                <w:webHidden/>
              </w:rPr>
              <w:t>45</w:t>
            </w:r>
            <w:r w:rsidR="00BA74D5">
              <w:rPr>
                <w:noProof/>
                <w:webHidden/>
              </w:rPr>
              <w:fldChar w:fldCharType="end"/>
            </w:r>
          </w:hyperlink>
        </w:p>
        <w:p w14:paraId="58414193" w14:textId="5F5CB307" w:rsidR="00BA74D5" w:rsidRDefault="00000000">
          <w:pPr>
            <w:pStyle w:val="TOC3"/>
            <w:tabs>
              <w:tab w:val="right" w:leader="dot" w:pos="9062"/>
            </w:tabs>
            <w:rPr>
              <w:rFonts w:eastAsiaTheme="minorEastAsia"/>
              <w:noProof/>
              <w:lang w:val="sl-SI" w:eastAsia="sl-SI"/>
            </w:rPr>
          </w:pPr>
          <w:hyperlink w:anchor="_Toc158895399" w:history="1">
            <w:r w:rsidR="00BA74D5" w:rsidRPr="00C65A47">
              <w:rPr>
                <w:rStyle w:val="Hyperlink"/>
                <w:noProof/>
                <w:lang w:val="sl"/>
              </w:rPr>
              <w:t>Test predikcije</w:t>
            </w:r>
            <w:r w:rsidR="00BA74D5">
              <w:rPr>
                <w:noProof/>
                <w:webHidden/>
              </w:rPr>
              <w:tab/>
            </w:r>
            <w:r w:rsidR="00BA74D5">
              <w:rPr>
                <w:noProof/>
                <w:webHidden/>
              </w:rPr>
              <w:fldChar w:fldCharType="begin"/>
            </w:r>
            <w:r w:rsidR="00BA74D5">
              <w:rPr>
                <w:noProof/>
                <w:webHidden/>
              </w:rPr>
              <w:instrText xml:space="preserve"> PAGEREF _Toc158895399 \h </w:instrText>
            </w:r>
            <w:r w:rsidR="00BA74D5">
              <w:rPr>
                <w:noProof/>
                <w:webHidden/>
              </w:rPr>
            </w:r>
            <w:r w:rsidR="00BA74D5">
              <w:rPr>
                <w:noProof/>
                <w:webHidden/>
              </w:rPr>
              <w:fldChar w:fldCharType="separate"/>
            </w:r>
            <w:r w:rsidR="00BA74D5">
              <w:rPr>
                <w:noProof/>
                <w:webHidden/>
              </w:rPr>
              <w:t>47</w:t>
            </w:r>
            <w:r w:rsidR="00BA74D5">
              <w:rPr>
                <w:noProof/>
                <w:webHidden/>
              </w:rPr>
              <w:fldChar w:fldCharType="end"/>
            </w:r>
          </w:hyperlink>
        </w:p>
        <w:p w14:paraId="5A7D9AB6" w14:textId="10B73626" w:rsidR="00BA74D5" w:rsidRDefault="00000000">
          <w:pPr>
            <w:pStyle w:val="TOC3"/>
            <w:tabs>
              <w:tab w:val="right" w:leader="dot" w:pos="9062"/>
            </w:tabs>
            <w:rPr>
              <w:rFonts w:eastAsiaTheme="minorEastAsia"/>
              <w:noProof/>
              <w:lang w:val="sl-SI" w:eastAsia="sl-SI"/>
            </w:rPr>
          </w:pPr>
          <w:hyperlink w:anchor="_Toc158895400" w:history="1">
            <w:r w:rsidR="00BA74D5" w:rsidRPr="00C65A47">
              <w:rPr>
                <w:rStyle w:val="Hyperlink"/>
                <w:noProof/>
                <w:lang w:val="sl"/>
              </w:rPr>
              <w:t>Test manjšanja dimenzije prostora oziroma vizualizacija podatkov</w:t>
            </w:r>
            <w:r w:rsidR="00BA74D5">
              <w:rPr>
                <w:noProof/>
                <w:webHidden/>
              </w:rPr>
              <w:tab/>
            </w:r>
            <w:r w:rsidR="00BA74D5">
              <w:rPr>
                <w:noProof/>
                <w:webHidden/>
              </w:rPr>
              <w:fldChar w:fldCharType="begin"/>
            </w:r>
            <w:r w:rsidR="00BA74D5">
              <w:rPr>
                <w:noProof/>
                <w:webHidden/>
              </w:rPr>
              <w:instrText xml:space="preserve"> PAGEREF _Toc158895400 \h </w:instrText>
            </w:r>
            <w:r w:rsidR="00BA74D5">
              <w:rPr>
                <w:noProof/>
                <w:webHidden/>
              </w:rPr>
            </w:r>
            <w:r w:rsidR="00BA74D5">
              <w:rPr>
                <w:noProof/>
                <w:webHidden/>
              </w:rPr>
              <w:fldChar w:fldCharType="separate"/>
            </w:r>
            <w:r w:rsidR="00BA74D5">
              <w:rPr>
                <w:noProof/>
                <w:webHidden/>
              </w:rPr>
              <w:t>51</w:t>
            </w:r>
            <w:r w:rsidR="00BA74D5">
              <w:rPr>
                <w:noProof/>
                <w:webHidden/>
              </w:rPr>
              <w:fldChar w:fldCharType="end"/>
            </w:r>
          </w:hyperlink>
        </w:p>
        <w:p w14:paraId="1FA5310E" w14:textId="776C7255" w:rsidR="00BA74D5" w:rsidRDefault="00000000">
          <w:pPr>
            <w:pStyle w:val="TOC1"/>
            <w:tabs>
              <w:tab w:val="right" w:leader="dot" w:pos="9062"/>
            </w:tabs>
            <w:rPr>
              <w:rFonts w:eastAsiaTheme="minorEastAsia"/>
              <w:noProof/>
              <w:lang w:val="sl-SI" w:eastAsia="sl-SI"/>
            </w:rPr>
          </w:pPr>
          <w:hyperlink w:anchor="_Toc158895401" w:history="1">
            <w:r w:rsidR="00BA74D5" w:rsidRPr="00C65A47">
              <w:rPr>
                <w:rStyle w:val="Hyperlink"/>
                <w:noProof/>
              </w:rPr>
              <w:t>Sklepne ugotovitve</w:t>
            </w:r>
            <w:r w:rsidR="00BA74D5">
              <w:rPr>
                <w:noProof/>
                <w:webHidden/>
              </w:rPr>
              <w:tab/>
            </w:r>
            <w:r w:rsidR="00BA74D5">
              <w:rPr>
                <w:noProof/>
                <w:webHidden/>
              </w:rPr>
              <w:fldChar w:fldCharType="begin"/>
            </w:r>
            <w:r w:rsidR="00BA74D5">
              <w:rPr>
                <w:noProof/>
                <w:webHidden/>
              </w:rPr>
              <w:instrText xml:space="preserve"> PAGEREF _Toc158895401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1F57A002" w14:textId="38F60201" w:rsidR="00BA74D5" w:rsidRDefault="00000000">
          <w:pPr>
            <w:pStyle w:val="TOC1"/>
            <w:tabs>
              <w:tab w:val="right" w:leader="dot" w:pos="9062"/>
            </w:tabs>
            <w:rPr>
              <w:rFonts w:eastAsiaTheme="minorEastAsia"/>
              <w:noProof/>
              <w:lang w:val="sl-SI" w:eastAsia="sl-SI"/>
            </w:rPr>
          </w:pPr>
          <w:hyperlink w:anchor="_Toc158895402" w:history="1">
            <w:r w:rsidR="00BA74D5" w:rsidRPr="00C65A47">
              <w:rPr>
                <w:rStyle w:val="Hyperlink"/>
                <w:noProof/>
              </w:rPr>
              <w:t>Literatura in viri</w:t>
            </w:r>
            <w:r w:rsidR="00BA74D5">
              <w:rPr>
                <w:noProof/>
                <w:webHidden/>
              </w:rPr>
              <w:tab/>
            </w:r>
            <w:r w:rsidR="00BA74D5">
              <w:rPr>
                <w:noProof/>
                <w:webHidden/>
              </w:rPr>
              <w:fldChar w:fldCharType="begin"/>
            </w:r>
            <w:r w:rsidR="00BA74D5">
              <w:rPr>
                <w:noProof/>
                <w:webHidden/>
              </w:rPr>
              <w:instrText xml:space="preserve"> PAGEREF _Toc158895402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7FA22FDC" w14:textId="101B5DDD" w:rsidR="00BA74D5" w:rsidRDefault="00000000">
          <w:pPr>
            <w:pStyle w:val="TOC1"/>
            <w:tabs>
              <w:tab w:val="right" w:leader="dot" w:pos="9062"/>
            </w:tabs>
            <w:rPr>
              <w:rFonts w:eastAsiaTheme="minorEastAsia"/>
              <w:noProof/>
              <w:lang w:val="sl-SI" w:eastAsia="sl-SI"/>
            </w:rPr>
          </w:pPr>
          <w:hyperlink w:anchor="_Toc158895403" w:history="1">
            <w:r w:rsidR="00BA74D5" w:rsidRPr="00C65A47">
              <w:rPr>
                <w:rStyle w:val="Hyperlink"/>
                <w:noProof/>
              </w:rPr>
              <w:t>Priloga A: Vprašalnik</w:t>
            </w:r>
            <w:r w:rsidR="00BA74D5">
              <w:rPr>
                <w:noProof/>
                <w:webHidden/>
              </w:rPr>
              <w:tab/>
            </w:r>
            <w:r w:rsidR="00BA74D5">
              <w:rPr>
                <w:noProof/>
                <w:webHidden/>
              </w:rPr>
              <w:fldChar w:fldCharType="begin"/>
            </w:r>
            <w:r w:rsidR="00BA74D5">
              <w:rPr>
                <w:noProof/>
                <w:webHidden/>
              </w:rPr>
              <w:instrText xml:space="preserve"> PAGEREF _Toc158895403 \h </w:instrText>
            </w:r>
            <w:r w:rsidR="00BA74D5">
              <w:rPr>
                <w:noProof/>
                <w:webHidden/>
              </w:rPr>
            </w:r>
            <w:r w:rsidR="00BA74D5">
              <w:rPr>
                <w:noProof/>
                <w:webHidden/>
              </w:rPr>
              <w:fldChar w:fldCharType="separate"/>
            </w:r>
            <w:r w:rsidR="00BA74D5">
              <w:rPr>
                <w:noProof/>
                <w:webHidden/>
              </w:rPr>
              <w:t>71</w:t>
            </w:r>
            <w:r w:rsidR="00BA74D5">
              <w:rPr>
                <w:noProof/>
                <w:webHidden/>
              </w:rPr>
              <w:fldChar w:fldCharType="end"/>
            </w:r>
          </w:hyperlink>
        </w:p>
        <w:p w14:paraId="28678C7D" w14:textId="0C130189"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8895366"/>
      <w:r>
        <w:lastRenderedPageBreak/>
        <w:t>Uvod</w:t>
      </w:r>
      <w:bookmarkEnd w:id="0"/>
    </w:p>
    <w:p w14:paraId="579D8F52" w14:textId="70C30DF7"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1F97BA0C" w14:textId="15765788" w:rsidR="00F02E01" w:rsidRDefault="00F02E01" w:rsidP="00F02E01">
      <w:pPr>
        <w:pStyle w:val="Heading1"/>
      </w:pPr>
      <w:bookmarkStart w:id="1" w:name="_Toc158895367"/>
      <w:proofErr w:type="spellStart"/>
      <w:r>
        <w:t>Teoretični</w:t>
      </w:r>
      <w:proofErr w:type="spellEnd"/>
      <w:r>
        <w:t xml:space="preserve"> del</w:t>
      </w:r>
      <w:bookmarkEnd w:id="1"/>
    </w:p>
    <w:p w14:paraId="272CCAA2" w14:textId="4D023484" w:rsidR="00F02E01" w:rsidRDefault="00F02E01" w:rsidP="00F02E01">
      <w:pPr>
        <w:pStyle w:val="Heading2"/>
      </w:pPr>
      <w:bookmarkStart w:id="2" w:name="_Toc158895368"/>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58895369"/>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58895370"/>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5DED0067" w:rsidR="00025706" w:rsidRDefault="00025706" w:rsidP="00025706">
      <w:pPr>
        <w:pStyle w:val="Caption"/>
        <w:keepNext/>
      </w:pPr>
      <w:bookmarkStart w:id="5" w:name="_Ref162370030"/>
      <w:bookmarkStart w:id="6" w:name="_Ref162370013"/>
      <w:proofErr w:type="spellStart"/>
      <w:r>
        <w:t>Preglednica</w:t>
      </w:r>
      <w:proofErr w:type="spellEnd"/>
      <w:r>
        <w:t xml:space="preserve"> </w:t>
      </w:r>
      <w:r>
        <w:fldChar w:fldCharType="begin"/>
      </w:r>
      <w:r>
        <w:instrText xml:space="preserve"> SEQ Preglednica \* ARABIC </w:instrText>
      </w:r>
      <w:r>
        <w:fldChar w:fldCharType="separate"/>
      </w:r>
      <w:r>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lastRenderedPageBreak/>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7" w:name="_Toc158895371"/>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7"/>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Echeverría Castro et 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7126BFBF" w14:textId="1EC386A7" w:rsidR="000457E0" w:rsidRPr="002A79CE" w:rsidRDefault="000457E0" w:rsidP="002A79CE">
      <w:r w:rsidRPr="00317082">
        <w:rPr>
          <w:highlight w:val="yellow"/>
        </w:rPr>
        <w:t>UČNE OBLIKE PRI MAT.</w:t>
      </w:r>
      <w:r w:rsidR="00C91377">
        <w:t xml:space="preserve"> (1)</w:t>
      </w:r>
    </w:p>
    <w:p w14:paraId="072A98BC" w14:textId="030B1E67" w:rsidR="001541BB" w:rsidRDefault="001541BB" w:rsidP="001541BB">
      <w:pPr>
        <w:pStyle w:val="Heading2"/>
      </w:pPr>
      <w:bookmarkStart w:id="8" w:name="_Toc158895372"/>
      <w:proofErr w:type="spellStart"/>
      <w:r>
        <w:t>Psihološki</w:t>
      </w:r>
      <w:proofErr w:type="spellEnd"/>
      <w:r>
        <w:t xml:space="preserve"> </w:t>
      </w:r>
      <w:proofErr w:type="spellStart"/>
      <w:r>
        <w:t>oris</w:t>
      </w:r>
      <w:proofErr w:type="spellEnd"/>
      <w:r>
        <w:t xml:space="preserve"> </w:t>
      </w:r>
      <w:proofErr w:type="spellStart"/>
      <w:r>
        <w:t>osebnosti</w:t>
      </w:r>
      <w:bookmarkEnd w:id="8"/>
      <w:proofErr w:type="spellEnd"/>
    </w:p>
    <w:p w14:paraId="5215C08C" w14:textId="716B4352" w:rsidR="00A1507A" w:rsidRDefault="00A1507A" w:rsidP="00A1507A">
      <w:pPr>
        <w:pStyle w:val="Heading3"/>
      </w:pPr>
      <w:proofErr w:type="spellStart"/>
      <w:r>
        <w:t>Matematična</w:t>
      </w:r>
      <w:proofErr w:type="spellEnd"/>
      <w:r>
        <w:t xml:space="preserve"> </w:t>
      </w:r>
      <w:proofErr w:type="spellStart"/>
      <w:r>
        <w:t>anksioznost</w:t>
      </w:r>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w:t>
      </w:r>
      <w:r w:rsidRPr="00176E55">
        <w:rPr>
          <w:lang w:val="sl-SI"/>
        </w:rPr>
        <w:lastRenderedPageBreak/>
        <w:t xml:space="preserve">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proofErr w:type="spellStart"/>
      <w:r>
        <w:t>Motivacija</w:t>
      </w:r>
      <w:proofErr w:type="spellEnd"/>
      <w:r>
        <w:t xml:space="preserve"> za </w:t>
      </w:r>
      <w:proofErr w:type="spellStart"/>
      <w:r>
        <w:t>matematiko</w:t>
      </w:r>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w:t>
      </w:r>
      <w:r>
        <w:rPr>
          <w:lang w:val="sl-SI"/>
        </w:rPr>
        <w:lastRenderedPageBreak/>
        <w:t xml:space="preserve">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r>
        <w:t xml:space="preserve">Tip </w:t>
      </w:r>
      <w:proofErr w:type="spellStart"/>
      <w:r>
        <w:t>osebnosti</w:t>
      </w:r>
      <w:proofErr w:type="spellEnd"/>
    </w:p>
    <w:p w14:paraId="3F55352E" w14:textId="01A7D169" w:rsidR="00A1507A" w:rsidRPr="00A1507A" w:rsidRDefault="00A1507A" w:rsidP="00A1507A">
      <w:r>
        <w:t>...</w:t>
      </w:r>
    </w:p>
    <w:p w14:paraId="0EA29EB5" w14:textId="58D85C14" w:rsidR="001541BB" w:rsidRPr="001541BB" w:rsidRDefault="001541BB" w:rsidP="001541BB">
      <w:r w:rsidRPr="001541BB">
        <w:rPr>
          <w:noProof/>
        </w:rPr>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8"/>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bookmarkStart w:id="9" w:name="_Toc158895374"/>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9"/>
      <w:proofErr w:type="spellEnd"/>
    </w:p>
    <w:p w14:paraId="492BECAC" w14:textId="0ED6F5DB"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proofErr w:type="spellStart"/>
      <w:r w:rsidR="00F2005C">
        <w:rPr>
          <w:lang w:val="it-IT"/>
        </w:rPr>
        <w:t>sliki</w:t>
      </w:r>
      <w:proofErr w:type="spellEnd"/>
      <w:r w:rsidR="00F2005C">
        <w:rPr>
          <w:lang w:val="it-IT"/>
        </w:rPr>
        <w:t xml:space="preserve"> x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35236085" w14:textId="77777777" w:rsidR="00F2005C" w:rsidRDefault="00F2005C" w:rsidP="00F2005C">
      <w:pPr>
        <w:keepNext/>
      </w:pPr>
      <w:r w:rsidRPr="006B6DA9">
        <w:rPr>
          <w:noProof/>
          <w:lang w:val="it-IT" w:eastAsia="it-IT"/>
        </w:rPr>
        <w:lastRenderedPageBreak/>
        <w:drawing>
          <wp:inline distT="0" distB="0" distL="0" distR="0" wp14:anchorId="35196C94" wp14:editId="2B673020">
            <wp:extent cx="4284000" cy="1574390"/>
            <wp:effectExtent l="0" t="0" r="2540" b="6985"/>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9"/>
                    <a:stretch>
                      <a:fillRect/>
                    </a:stretch>
                  </pic:blipFill>
                  <pic:spPr>
                    <a:xfrm>
                      <a:off x="0" y="0"/>
                      <a:ext cx="4284000" cy="1574390"/>
                    </a:xfrm>
                    <a:prstGeom prst="rect">
                      <a:avLst/>
                    </a:prstGeom>
                  </pic:spPr>
                </pic:pic>
              </a:graphicData>
            </a:graphic>
          </wp:inline>
        </w:drawing>
      </w:r>
    </w:p>
    <w:p w14:paraId="136C1D81" w14:textId="67A27B3E" w:rsidR="006E46A4" w:rsidRPr="00232474" w:rsidRDefault="00F2005C" w:rsidP="00232474">
      <w:pPr>
        <w:pStyle w:val="Caption"/>
      </w:pPr>
      <w:r>
        <w:t xml:space="preserve">Fig. </w:t>
      </w:r>
      <w:r>
        <w:fldChar w:fldCharType="begin"/>
      </w:r>
      <w:r>
        <w:instrText xml:space="preserve"> SEQ Figure \* ARABIC </w:instrText>
      </w:r>
      <w:r>
        <w:fldChar w:fldCharType="separate"/>
      </w:r>
      <w:r>
        <w:rPr>
          <w:noProof/>
        </w:rPr>
        <w:t>1</w:t>
      </w:r>
      <w:r>
        <w:rPr>
          <w:noProof/>
        </w:rPr>
        <w:fldChar w:fldCharType="end"/>
      </w:r>
      <w:r>
        <w:t>.</w:t>
      </w:r>
      <w:r w:rsidRPr="00DD2CC2">
        <w:t xml:space="preserve"> Relationships among interaction components of group learning (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0" w:name="_Toc158895375"/>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0"/>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775D693D"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5646FF">
        <w:instrText xml:space="preserve"> ADDIN ZOTERO_ITEM CSL_CITATION {"citationID":"a2nume4cibm","properties":{"formattedCitation":"\\uldash{(Yang, 2023)}","plainCitation":"(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5646FF" w:rsidRPr="005646FF">
        <w:rPr>
          <w:rFonts w:ascii="Calibri" w:hAnsi="Calibri" w:cs="Calibri"/>
          <w:kern w:val="0"/>
          <w:u w:val="dash"/>
        </w:rPr>
        <w:t>(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w:t>
      </w:r>
      <w:r w:rsidR="00B26F21">
        <w:lastRenderedPageBreak/>
        <w:t xml:space="preserve">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0C942AC7" w14:textId="6F25A8FE" w:rsidR="00525819" w:rsidRDefault="00525819" w:rsidP="00525819">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proofErr w:type="spellStart"/>
      <w:r>
        <w:t>Razlike</w:t>
      </w:r>
      <w:proofErr w:type="spellEnd"/>
      <w:r>
        <w:t xml:space="preserve"> med </w:t>
      </w:r>
      <w:proofErr w:type="spellStart"/>
      <w:r>
        <w:t>kolaborativnim</w:t>
      </w:r>
      <w:proofErr w:type="spellEnd"/>
      <w:r>
        <w:t xml:space="preserve"> in </w:t>
      </w:r>
      <w:proofErr w:type="spellStart"/>
      <w:r w:rsidR="00A05C90">
        <w:t>sodelovalnim</w:t>
      </w:r>
      <w:proofErr w:type="spellEnd"/>
      <w:r>
        <w:t xml:space="preserve"> </w:t>
      </w:r>
      <w:proofErr w:type="spellStart"/>
      <w:r>
        <w:t>učenjem</w:t>
      </w:r>
      <w:proofErr w:type="spellEnd"/>
      <w:r>
        <w:t>.</w:t>
      </w:r>
      <w:r w:rsidR="00482DA3">
        <w:t xml:space="preserve"> (a historical review)</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lastRenderedPageBreak/>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1" w:name="_Toc158895376"/>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1"/>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lastRenderedPageBreak/>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5FDB63B8"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5646FF">
        <w:instrText xml:space="preserve"> ADDIN ZOTERO_ITEM CSL_CITATION {"citationID":"a1qfkehha1c","properties":{"formattedCitation":"\\uldash{(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5646FF" w:rsidRPr="005646FF">
        <w:rPr>
          <w:rFonts w:ascii="Calibri" w:hAnsi="Calibri" w:cs="Calibri"/>
          <w:kern w:val="0"/>
          <w:u w:val="dash"/>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5646FF" w:rsidRPr="005646FF">
        <w:instrText xml:space="preserve"> ADDIN ZOTERO_ITEM CSL_CITATION {"citationID":"a2ibvgf1onh","properties":{"formattedCitation":"\\uldash{(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5646FF" w:rsidRPr="005646FF">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5646FF" w:rsidRPr="005646FF">
        <w:instrText xml:space="preserve"> ADDIN ZOTERO_ITEM CSL_CITATION {"citationID":"a104a1tamu7","properties":{"formattedCitation":"\\uldash{(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5646FF" w:rsidRPr="005646FF">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5646FF" w:rsidRPr="005646FF">
        <w:instrText xml:space="preserve"> ADDIN ZOTERO_ITEM CSL_CITATION {"citationID":"a1fi2pjrtur","properties":{"formattedCitation":"\\uldash{(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5646FF" w:rsidRPr="005646FF">
        <w:rPr>
          <w:rFonts w:ascii="Calibri" w:hAnsi="Calibri" w:cs="Calibri"/>
          <w:kern w:val="0"/>
        </w:rPr>
        <w:t>(Cummings, 2004)</w:t>
      </w:r>
      <w:r w:rsidR="005646FF" w:rsidRPr="005646FF">
        <w:fldChar w:fldCharType="end"/>
      </w:r>
      <w:r w:rsidRPr="005646FF">
        <w:t>.</w:t>
      </w:r>
    </w:p>
    <w:p w14:paraId="66436F21" w14:textId="2752F7D9"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Pr="00DC4C30">
        <w:instrText xml:space="preserve"> ADDIN ZOTERO_ITEM CSL_CITATION {"citationID":"a1pfs63c1i6","properties":{"formattedCitation":"\\uldash{(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Pr="00DC4C30">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w:t>
      </w:r>
      <w:r w:rsidRPr="00DC4C30">
        <w:lastRenderedPageBreak/>
        <w:t xml:space="preserve">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Pr="00296EFE">
        <w:instrText xml:space="preserve"> ADDIN ZOTERO_ITEM CSL_CITATION {"citationID":"a1uil4flqlh","properties":{"formattedCitation":"\\uldash{(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Pr="00296EFE">
        <w:rPr>
          <w:rFonts w:ascii="Calibri" w:hAnsi="Calibri" w:cs="Calibri"/>
          <w:kern w:val="0"/>
        </w:rPr>
        <w:t>(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296EFE" w:rsidRPr="00296EFE">
        <w:instrText xml:space="preserve"> ADDIN ZOTERO_ITEM CSL_CITATION {"citationID":"a1u3768jd57","properties":{"formattedCitation":"\\uldash{(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296EFE" w:rsidRPr="00296EFE">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296EFE" w:rsidRPr="00296EFE">
        <w:instrText xml:space="preserve"> ADDIN ZOTERO_ITEM CSL_CITATION {"citationID":"ah7rreusa6","properties":{"formattedCitation":"\\uldash{(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296EFE" w:rsidRPr="00296EFE">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296EFE" w:rsidRPr="00296EFE">
        <w:instrText xml:space="preserve"> ADDIN ZOTERO_ITEM CSL_CITATION {"citationID":"a2gv296r4i5","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296EFE" w:rsidRPr="00296EFE">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Pr="00DC4C30">
        <w:instrText xml:space="preserve"> ADDIN ZOTERO_ITEM CSL_CITATION {"citationID":"am3cr2933h","properties":{"formattedCitation":"\\uldash{(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Pr="00DC4C30">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2786AD99"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8E6E21" w:rsidRPr="00481561">
        <w:instrText xml:space="preserve"> ADDIN ZOTERO_ITEM CSL_CITATION {"citationID":"a20spujhuqa","properties":{"formattedCitation":"\\uldash{(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8E6E21" w:rsidRPr="0048156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8E6E21" w:rsidRPr="00481561">
        <w:instrText xml:space="preserve"> ADDIN ZOTERO_ITEM CSL_CITATION {"citationID":"a19mefavqop","properties":{"formattedCitation":"\\uldash{(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8E6E21" w:rsidRPr="0048156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8E6E21" w:rsidRPr="00481561">
        <w:instrText xml:space="preserve"> ADDIN ZOTERO_ITEM CSL_CITATION {"citationID":"a10qmq4fqmm","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8E6E21" w:rsidRPr="00481561">
        <w:instrText xml:space="preserve"> ADDIN ZOTERO_ITEM CSL_CITATION {"citationID":"a1s3g85nj1i","properties":{"formattedCitation":"\\uldash{(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8E6E21" w:rsidRPr="0048156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8E6E21" w:rsidRPr="00481561">
        <w:instrText xml:space="preserve"> ADDIN ZOTERO_ITEM CSL_CITATION {"citationID":"aslg59rg3o","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8E6E21" w:rsidRPr="0048156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8E6E21" w:rsidRPr="00481561">
        <w:instrText xml:space="preserve"> ADDIN ZOTERO_ITEM CSL_CITATION {"citationID":"a1i3p2ujro4","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8E6E21" w:rsidRPr="00481561">
        <w:instrText xml:space="preserve"> ADDIN ZOTERO_ITEM CSL_CITATION {"citationID":"aqcdi34cc4","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27298A" w:rsidRPr="00481561">
        <w:instrText xml:space="preserve"> ADDIN ZOTERO_ITEM CSL_CITATION {"citationID":"al7gtrn8j3","properties":{"formattedCitation":"\\uldash{(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27298A" w:rsidRPr="0048156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27298A" w:rsidRPr="00481561">
        <w:instrText xml:space="preserve"> ADDIN ZOTERO_ITEM CSL_CITATION {"citationID":"a191fognnoa","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27298A" w:rsidRPr="0048156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27298A" w:rsidRPr="00481561">
        <w:instrText xml:space="preserve"> ADDIN ZOTERO_ITEM CSL_CITATION {"citationID":"aqcu4scim3","properties":{"formattedCitation":"\\uldash{(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27298A" w:rsidRPr="0048156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27298A" w:rsidRPr="00481561">
        <w:instrText xml:space="preserve"> ADDIN ZOTERO_ITEM CSL_CITATION {"citationID":"ahbqotg5co","properties":{"formattedCitation":"\\uldash{(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27298A" w:rsidRPr="0048156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27298A" w:rsidRPr="00481561">
        <w:instrText xml:space="preserve"> ADDIN ZOTERO_ITEM CSL_CITATION {"citationID":"a7rkha44v3","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27298A" w:rsidRPr="0048156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4044A9" w:rsidRPr="00481561">
        <w:instrText xml:space="preserve"> ADDIN ZOTERO_ITEM CSL_CITATION {"citationID":"a28a1456hrv","properties":{"formattedCitation":"\\uldash{(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4044A9" w:rsidRPr="00481561">
        <w:rPr>
          <w:rFonts w:ascii="Calibri" w:hAnsi="Calibri" w:cs="Calibri"/>
          <w:kern w:val="0"/>
        </w:rPr>
        <w:t>(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706ACF" w:rsidRPr="00481561">
        <w:instrText xml:space="preserve"> ADDIN ZOTERO_ITEM CSL_CITATION {"citationID":"aktjorke2n","properties":{"formattedCitation":"\\uldash{(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706ACF" w:rsidRPr="0048156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proofErr w:type="spellStart"/>
      <w:r w:rsidR="00706ACF" w:rsidRPr="00481561">
        <w:t>slika</w:t>
      </w:r>
      <w:proofErr w:type="spellEnd"/>
      <w:r w:rsidR="00706ACF" w:rsidRPr="00481561">
        <w:t xml:space="preserve"> x.</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2D48238F" w14:textId="38654243" w:rsidR="00EF79DE" w:rsidRPr="00763C4F" w:rsidRDefault="0045601D" w:rsidP="00F83765">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6D9CFF5F" w:rsidR="00EF79DE" w:rsidRPr="00F83765" w:rsidRDefault="00EF79DE" w:rsidP="00F83765">
      <w:pPr>
        <w:rPr>
          <w:sz w:val="20"/>
          <w:szCs w:val="18"/>
        </w:rPr>
      </w:pPr>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lastRenderedPageBreak/>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12" w:name="_Toc158895377"/>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12"/>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lastRenderedPageBreak/>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0CD7AA8A" w:rsidR="00025706" w:rsidRDefault="00025706" w:rsidP="00025706">
      <w:pPr>
        <w:pStyle w:val="Caption"/>
        <w:keepNext/>
      </w:pPr>
      <w:bookmarkStart w:id="13" w:name="_Ref162370070"/>
      <w:proofErr w:type="spellStart"/>
      <w:r>
        <w:t>Preglednica</w:t>
      </w:r>
      <w:proofErr w:type="spellEnd"/>
      <w:r>
        <w:t xml:space="preserve"> </w:t>
      </w:r>
      <w:r>
        <w:fldChar w:fldCharType="begin"/>
      </w:r>
      <w:r>
        <w:instrText xml:space="preserve"> SEQ Preglednica \* ARABIC </w:instrText>
      </w:r>
      <w:r>
        <w:fldChar w:fldCharType="separate"/>
      </w:r>
      <w:r>
        <w:rPr>
          <w:noProof/>
        </w:rPr>
        <w:t>2</w:t>
      </w:r>
      <w:r>
        <w:fldChar w:fldCharType="end"/>
      </w:r>
      <w:bookmarkEnd w:id="13"/>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7BAAC5C9" w:rsidR="00F603A3" w:rsidRDefault="00C36138" w:rsidP="00C36138">
            <w:proofErr w:type="spellStart"/>
            <w:r>
              <w:lastRenderedPageBreak/>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ED6101">
              <w:instrText xml:space="preserve"> ADDIN ZOTERO_ITEM CSL_CITATION {"citationID":"t8HeEK8L","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F603A3">
              <w:fldChar w:fldCharType="separate"/>
            </w:r>
            <w:r w:rsidR="00ED6101" w:rsidRPr="00ED6101">
              <w:rPr>
                <w:rFonts w:ascii="Calibri" w:hAnsi="Calibri" w:cs="Calibri"/>
              </w:rPr>
              <w:t>(Slavin et al., 2003)</w:t>
            </w:r>
            <w:r w:rsidR="00F603A3">
              <w:fldChar w:fldCharType="end"/>
            </w:r>
            <w:r w:rsidR="00F603A3">
              <w:rPr>
                <w:rFonts w:ascii="Calibri" w:hAnsi="Calibri" w:cs="Calibri"/>
              </w:rPr>
              <w:t>.</w:t>
            </w:r>
          </w:p>
        </w:tc>
      </w:tr>
    </w:tbl>
    <w:p w14:paraId="5CAEED14" w14:textId="77777777" w:rsidR="00F603A3" w:rsidRDefault="00F603A3" w:rsidP="00F603A3"/>
    <w:p w14:paraId="01087E70" w14:textId="3090D7CA" w:rsidR="00C91377" w:rsidRPr="00C91377" w:rsidRDefault="00C91377" w:rsidP="00F603A3">
      <w:pPr>
        <w:rPr>
          <w:sz w:val="20"/>
          <w:szCs w:val="18"/>
        </w:rPr>
      </w:pPr>
      <w:r w:rsidRPr="00C91377">
        <w:rPr>
          <w:sz w:val="20"/>
          <w:szCs w:val="18"/>
          <w:highlight w:val="yellow"/>
        </w:rPr>
        <w:t xml:space="preserve">Many studies have been conducted with the objective of determining the effects of cooperative learning on student achievement </w:t>
      </w:r>
      <w:r w:rsidRPr="00C91377">
        <w:rPr>
          <w:sz w:val="20"/>
          <w:szCs w:val="18"/>
          <w:highlight w:val="yellow"/>
        </w:rPr>
        <w:fldChar w:fldCharType="begin"/>
      </w:r>
      <w:r w:rsidRPr="00C91377">
        <w:rPr>
          <w:sz w:val="20"/>
          <w:szCs w:val="18"/>
          <w:highlight w:val="yellow"/>
        </w:rPr>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Pr="00C91377">
        <w:rPr>
          <w:sz w:val="20"/>
          <w:szCs w:val="18"/>
          <w:highlight w:val="yellow"/>
        </w:rPr>
        <w:fldChar w:fldCharType="separate"/>
      </w:r>
      <w:r w:rsidRPr="00C91377">
        <w:rPr>
          <w:rFonts w:ascii="Calibri" w:hAnsi="Calibri" w:cs="Calibri"/>
          <w:sz w:val="20"/>
          <w:szCs w:val="18"/>
          <w:highlight w:val="yellow"/>
        </w:rPr>
        <w:t xml:space="preserve">(F. Ahmad, 2010; Gull &amp; Shehzad, 2015; Hossain &amp; </w:t>
      </w:r>
      <w:proofErr w:type="spellStart"/>
      <w:r w:rsidRPr="00C91377">
        <w:rPr>
          <w:rFonts w:ascii="Calibri" w:hAnsi="Calibri" w:cs="Calibri"/>
          <w:sz w:val="20"/>
          <w:szCs w:val="18"/>
          <w:highlight w:val="yellow"/>
        </w:rPr>
        <w:t>Tarmizi</w:t>
      </w:r>
      <w:proofErr w:type="spellEnd"/>
      <w:r w:rsidRPr="00C91377">
        <w:rPr>
          <w:rFonts w:ascii="Calibri" w:hAnsi="Calibri" w:cs="Calibri"/>
          <w:sz w:val="20"/>
          <w:szCs w:val="18"/>
          <w:highlight w:val="yellow"/>
        </w:rPr>
        <w:t>, 2013)</w:t>
      </w:r>
      <w:r w:rsidRPr="00C91377">
        <w:rPr>
          <w:sz w:val="20"/>
          <w:szCs w:val="18"/>
          <w:highlight w:val="yellow"/>
        </w:rPr>
        <w:fldChar w:fldCharType="end"/>
      </w:r>
      <w:r w:rsidRPr="00C91377">
        <w:rPr>
          <w:sz w:val="20"/>
          <w:szCs w:val="18"/>
          <w:highlight w:val="yellow"/>
        </w:rPr>
        <w:t xml:space="preserve">. It is important to be mentioned that this learning method is not only theoretical and a debate of research since it is used at some level by many teachers </w:t>
      </w:r>
      <w:r w:rsidRPr="00C91377">
        <w:rPr>
          <w:sz w:val="20"/>
          <w:szCs w:val="18"/>
          <w:highlight w:val="yellow"/>
        </w:rPr>
        <w:fldChar w:fldCharType="begin"/>
      </w:r>
      <w:r w:rsidRPr="00C91377">
        <w:rPr>
          <w:sz w:val="20"/>
          <w:szCs w:val="18"/>
          <w:highlight w:val="yellow"/>
        </w:rP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C91377">
        <w:rPr>
          <w:sz w:val="20"/>
          <w:szCs w:val="18"/>
          <w:highlight w:val="yellow"/>
        </w:rPr>
        <w:fldChar w:fldCharType="separate"/>
      </w:r>
      <w:r w:rsidRPr="00C91377">
        <w:rPr>
          <w:rFonts w:ascii="Calibri" w:hAnsi="Calibri" w:cs="Calibri"/>
          <w:sz w:val="20"/>
          <w:highlight w:val="yellow"/>
        </w:rPr>
        <w:t>(Slavin et al., 2003)</w:t>
      </w:r>
      <w:r w:rsidRPr="00C91377">
        <w:rPr>
          <w:sz w:val="20"/>
          <w:szCs w:val="18"/>
          <w:highlight w:val="yellow"/>
        </w:rPr>
        <w:fldChar w:fldCharType="end"/>
      </w:r>
      <w:r w:rsidRPr="00C91377">
        <w:rPr>
          <w:sz w:val="20"/>
          <w:szCs w:val="18"/>
          <w:highlight w:val="yellow"/>
        </w:rPr>
        <w:t xml:space="preserve">. Several studies have found positive effect for cooperative learning </w:t>
      </w:r>
      <w:r w:rsidRPr="00C91377">
        <w:rPr>
          <w:sz w:val="20"/>
          <w:szCs w:val="18"/>
          <w:highlight w:val="yellow"/>
        </w:rPr>
        <w:fldChar w:fldCharType="begin"/>
      </w:r>
      <w:r w:rsidRPr="00C91377">
        <w:rPr>
          <w:sz w:val="20"/>
          <w:szCs w:val="18"/>
          <w:highlight w:val="yellow"/>
        </w:rPr>
        <w:instrText xml:space="preserve"> ADDIN ZOTERO_ITEM CSL_CITATION {"citationID":"VPkrsiJJ","properties":{"formattedCitation":"(Al Mulhim &amp; Eldokhny, 2020; Bilgin et al., 2015; D. W. Johnson &amp; Johnson, 2011; Kalaian et al., 2018; Kanter &amp; Konstantopoulos, 2010; Mahasneh &amp; Alwan, 2018; Slavin, 1996; Webb, 1991)","plainCitation":"(Al Mulhim &amp; Eldokhny, 2020; Bilgin et al., 2015; D. W.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Pr="00C91377">
        <w:rPr>
          <w:sz w:val="20"/>
          <w:szCs w:val="18"/>
          <w:highlight w:val="yellow"/>
        </w:rPr>
        <w:fldChar w:fldCharType="separate"/>
      </w:r>
      <w:r w:rsidRPr="00C91377">
        <w:rPr>
          <w:rFonts w:ascii="Calibri" w:hAnsi="Calibri" w:cs="Calibri"/>
          <w:sz w:val="20"/>
          <w:highlight w:val="yellow"/>
        </w:rPr>
        <w:t xml:space="preserve">(Al Mulhim &amp; </w:t>
      </w:r>
      <w:proofErr w:type="spellStart"/>
      <w:r w:rsidRPr="00C91377">
        <w:rPr>
          <w:rFonts w:ascii="Calibri" w:hAnsi="Calibri" w:cs="Calibri"/>
          <w:sz w:val="20"/>
          <w:highlight w:val="yellow"/>
        </w:rPr>
        <w:t>Eldokhny</w:t>
      </w:r>
      <w:proofErr w:type="spellEnd"/>
      <w:r w:rsidRPr="00C91377">
        <w:rPr>
          <w:rFonts w:ascii="Calibri" w:hAnsi="Calibri" w:cs="Calibri"/>
          <w:sz w:val="20"/>
          <w:highlight w:val="yellow"/>
        </w:rPr>
        <w:t xml:space="preserve">, 2020; Bilgin et al., 2015; D. W. Johnson &amp; Johnson, 2011; Kalaian et al., 2018; Kanter &amp; Konstantopoulos, 2010; </w:t>
      </w:r>
      <w:proofErr w:type="spellStart"/>
      <w:r w:rsidRPr="00C91377">
        <w:rPr>
          <w:rFonts w:ascii="Calibri" w:hAnsi="Calibri" w:cs="Calibri"/>
          <w:sz w:val="20"/>
          <w:highlight w:val="yellow"/>
        </w:rPr>
        <w:t>Mahasneh</w:t>
      </w:r>
      <w:proofErr w:type="spellEnd"/>
      <w:r w:rsidRPr="00C91377">
        <w:rPr>
          <w:rFonts w:ascii="Calibri" w:hAnsi="Calibri" w:cs="Calibri"/>
          <w:sz w:val="20"/>
          <w:highlight w:val="yellow"/>
        </w:rPr>
        <w:t xml:space="preserve"> &amp; Alwan, 2018; Slavin, 1996; Webb, 1991)</w:t>
      </w:r>
      <w:r w:rsidRPr="00C91377">
        <w:rPr>
          <w:sz w:val="20"/>
          <w:szCs w:val="18"/>
          <w:highlight w:val="yellow"/>
        </w:rPr>
        <w:fldChar w:fldCharType="end"/>
      </w:r>
      <w:r w:rsidRPr="00C91377">
        <w:rPr>
          <w:sz w:val="20"/>
          <w:szCs w:val="18"/>
          <w:highlight w:val="yellow"/>
        </w:rPr>
        <w:t xml:space="preserve">, therefore suggesting its efficacy as a learning </w:t>
      </w:r>
      <w:r w:rsidRPr="00C91377">
        <w:rPr>
          <w:sz w:val="20"/>
          <w:szCs w:val="18"/>
          <w:highlight w:val="yellow"/>
          <w:lang w:val="en-US"/>
        </w:rPr>
        <w:t>method</w:t>
      </w:r>
      <w:r w:rsidRPr="00C91377">
        <w:rPr>
          <w:sz w:val="20"/>
          <w:szCs w:val="18"/>
          <w:highlight w:val="yellow"/>
        </w:rPr>
        <w:t>.</w:t>
      </w:r>
    </w:p>
    <w:p w14:paraId="26006132" w14:textId="63A54784" w:rsidR="00E6390D" w:rsidRDefault="00E6390D" w:rsidP="002159A0">
      <w:pPr>
        <w:pStyle w:val="Heading3"/>
      </w:pPr>
      <w:bookmarkStart w:id="14" w:name="_Toc158895378"/>
      <w:proofErr w:type="spellStart"/>
      <w:r>
        <w:t>Prehod</w:t>
      </w:r>
      <w:proofErr w:type="spellEnd"/>
      <w:r>
        <w:t xml:space="preserve"> </w:t>
      </w:r>
      <w:proofErr w:type="spellStart"/>
      <w:r>
        <w:t>iz</w:t>
      </w:r>
      <w:proofErr w:type="spellEnd"/>
      <w:r>
        <w:t xml:space="preserve"> dela v </w:t>
      </w:r>
      <w:proofErr w:type="spellStart"/>
      <w:r>
        <w:t>skupini</w:t>
      </w:r>
      <w:proofErr w:type="spellEnd"/>
      <w:r>
        <w:t xml:space="preserve"> </w:t>
      </w:r>
      <w:proofErr w:type="spellStart"/>
      <w:r>
        <w:t>na</w:t>
      </w:r>
      <w:proofErr w:type="spellEnd"/>
      <w:r>
        <w:t xml:space="preserve"> </w:t>
      </w:r>
      <w:proofErr w:type="spellStart"/>
      <w:r>
        <w:t>sodelovalno</w:t>
      </w:r>
      <w:proofErr w:type="spellEnd"/>
      <w:r>
        <w:t xml:space="preserve"> </w:t>
      </w:r>
      <w:proofErr w:type="spellStart"/>
      <w:r>
        <w:t>učenje</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w:t>
      </w:r>
    </w:p>
    <w:p w14:paraId="0BF59893" w14:textId="03AD7D28" w:rsidR="00E6390D" w:rsidRPr="00E6390D" w:rsidRDefault="00E6390D" w:rsidP="00E6390D">
      <w:r w:rsidRPr="00C91377">
        <w:rPr>
          <w:highlight w:val="yellow"/>
        </w:rPr>
        <w:t>...</w:t>
      </w:r>
    </w:p>
    <w:p w14:paraId="76042157" w14:textId="6E4346CF"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bookmarkEnd w:id="14"/>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lastRenderedPageBreak/>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15" w:name="_Toc158895379"/>
      <w:proofErr w:type="spellStart"/>
      <w:r>
        <w:t>Formiranje</w:t>
      </w:r>
      <w:proofErr w:type="spellEnd"/>
      <w:r>
        <w:t xml:space="preserve"> </w:t>
      </w:r>
      <w:proofErr w:type="spellStart"/>
      <w:r>
        <w:t>skupin</w:t>
      </w:r>
      <w:bookmarkEnd w:id="15"/>
      <w:proofErr w:type="spellEnd"/>
    </w:p>
    <w:p w14:paraId="2B5AA360" w14:textId="173BD036" w:rsidR="003D1BF4" w:rsidRPr="003D1BF4" w:rsidRDefault="003D1BF4" w:rsidP="003D1BF4">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4F3A6494" w14:textId="59BF0F92" w:rsidR="003D1BF4" w:rsidRPr="003D1BF4" w:rsidRDefault="003D1BF4" w:rsidP="008D5C91">
      <w:pPr>
        <w:pStyle w:val="Caption"/>
        <w:rPr>
          <w:lang w:val="sl"/>
        </w:rPr>
      </w:pPr>
      <w:r w:rsidRPr="003D1BF4">
        <w:rPr>
          <w:lang w:val="sl"/>
        </w:rPr>
        <w:t xml:space="preserve">Tabela : Kriteriji </w:t>
      </w:r>
      <w:proofErr w:type="spellStart"/>
      <w:r w:rsidRPr="003D1BF4">
        <w:rPr>
          <w:lang w:val="sl"/>
        </w:rPr>
        <w:t>razvršanja</w:t>
      </w:r>
      <w:proofErr w:type="spellEnd"/>
      <w:r w:rsidRPr="003D1BF4">
        <w:rPr>
          <w:lang w:val="sl"/>
        </w:rPr>
        <w:t xml:space="preserve"> v skupine</w:t>
      </w:r>
      <w:r w:rsidR="00053C43">
        <w:rPr>
          <w:lang w:val="sl"/>
        </w:rPr>
        <w:t xml:space="preserve"> </w:t>
      </w:r>
      <w:r w:rsidR="00053C43">
        <w:rPr>
          <w:lang w:val="sl"/>
        </w:rPr>
        <w:fldChar w:fldCharType="begin"/>
      </w:r>
      <w:r w:rsidR="00053C43">
        <w:rPr>
          <w:lang w:val="sl"/>
        </w:rPr>
        <w:instrText xml:space="preserve"> ADDIN ZOTERO_ITEM CSL_CITATION {"citationID":"YXdX6E2g","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053C43">
        <w:rPr>
          <w:lang w:val="sl"/>
        </w:rPr>
        <w:fldChar w:fldCharType="separate"/>
      </w:r>
      <w:r w:rsidR="00053C43" w:rsidRPr="00053C43">
        <w:rPr>
          <w:rFonts w:ascii="Calibri" w:hAnsi="Calibri" w:cs="Calibri"/>
        </w:rPr>
        <w:t>(Amara et al., 2021)</w:t>
      </w:r>
      <w:r w:rsidR="00053C43">
        <w:rPr>
          <w:lang w:val="sl"/>
        </w:rPr>
        <w:fldChar w:fldCharType="end"/>
      </w:r>
      <w:r w:rsidRPr="003D1BF4">
        <w:rPr>
          <w:lang w:val="sl"/>
        </w:rPr>
        <w:t>.</w:t>
      </w:r>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lastRenderedPageBreak/>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0C33ABE3" w14:textId="1417246A" w:rsidR="00BB67D2" w:rsidRPr="008F0EC9"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Pr="008F0EC9">
        <w:instrText xml:space="preserve"> ADDIN ZOTERO_ITEM CSL_CITATION {"citationID":"a2a1ba4gq94","properties":{"formattedCitation":"\\uldash{(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Pr="008F0EC9">
        <w:rPr>
          <w:rFonts w:ascii="Calibri" w:hAnsi="Calibri" w:cs="Calibri"/>
          <w:kern w:val="0"/>
        </w:rPr>
        <w:t>(</w:t>
      </w:r>
      <w:proofErr w:type="spellStart"/>
      <w:r w:rsidRPr="008F0EC9">
        <w:rPr>
          <w:rFonts w:ascii="Calibri" w:hAnsi="Calibri" w:cs="Calibri"/>
          <w:kern w:val="0"/>
        </w:rPr>
        <w:t>Bonesrønning</w:t>
      </w:r>
      <w:proofErr w:type="spellEnd"/>
      <w:r w:rsidRPr="008F0EC9">
        <w:rPr>
          <w:rFonts w:ascii="Calibri" w:hAnsi="Calibri" w:cs="Calibri"/>
          <w:kern w:val="0"/>
        </w:rPr>
        <w:t xml:space="preserve"> et al., 2022; </w:t>
      </w:r>
      <w:proofErr w:type="spellStart"/>
      <w:r w:rsidRPr="008F0EC9">
        <w:rPr>
          <w:rFonts w:ascii="Calibri" w:hAnsi="Calibri" w:cs="Calibri"/>
          <w:kern w:val="0"/>
        </w:rPr>
        <w:t>Ri̇dwan</w:t>
      </w:r>
      <w:proofErr w:type="spellEnd"/>
      <w:r w:rsidRPr="008F0EC9">
        <w:rPr>
          <w:rFonts w:ascii="Calibri" w:hAnsi="Calibri" w:cs="Calibri"/>
          <w:kern w:val="0"/>
        </w:rPr>
        <w:t xml:space="preserve">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Pr="008F0EC9">
        <w:instrText xml:space="preserve"> ADDIN ZOTERO_ITEM CSL_CITATION {"citationID":"a2itbfep3n0","properties":{"formattedCitation":"\\uldash{(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Pr="008F0EC9">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Pr="008F0EC9">
        <w:instrText xml:space="preserve"> ADDIN ZOTERO_ITEM CSL_CITATION {"citationID":"a72419ck6n","properties":{"formattedCitation":"\\uldash{(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Pr="008F0EC9">
        <w:rPr>
          <w:rFonts w:ascii="Calibri" w:hAnsi="Calibri" w:cs="Calibri"/>
          <w:kern w:val="0"/>
        </w:rPr>
        <w:t>(</w:t>
      </w:r>
      <w:proofErr w:type="spellStart"/>
      <w:r w:rsidRPr="008F0EC9">
        <w:rPr>
          <w:rFonts w:ascii="Calibri" w:hAnsi="Calibri" w:cs="Calibri"/>
          <w:kern w:val="0"/>
        </w:rPr>
        <w:t>Begeny</w:t>
      </w:r>
      <w:proofErr w:type="spellEnd"/>
      <w:r w:rsidRPr="008F0EC9">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F81B1E" w:rsidRPr="008F0EC9">
        <w:instrText xml:space="preserve"> ADDIN ZOTERO_ITEM CSL_CITATION {"citationID":"a1vrtmmlb2h","properties":{"formattedCitation":"\\uldash{(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F81B1E" w:rsidRPr="008F0EC9">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F81B1E" w:rsidRPr="008F0EC9">
        <w:instrText xml:space="preserve"> ADDIN ZOTERO_ITEM CSL_CITATION {"citationID":"a1h88o6pe7t","properties":{"formattedCitation":"\\uldash{(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F81B1E" w:rsidRPr="008F0EC9">
        <w:rPr>
          <w:rFonts w:ascii="Calibri" w:hAnsi="Calibri" w:cs="Calibri"/>
          <w:kern w:val="0"/>
        </w:rPr>
        <w:t>(</w:t>
      </w:r>
      <w:proofErr w:type="spellStart"/>
      <w:r w:rsidR="00F81B1E" w:rsidRPr="008F0EC9">
        <w:rPr>
          <w:rFonts w:ascii="Calibri" w:hAnsi="Calibri" w:cs="Calibri"/>
          <w:kern w:val="0"/>
        </w:rPr>
        <w:t>Tabach</w:t>
      </w:r>
      <w:proofErr w:type="spellEnd"/>
      <w:r w:rsidR="00F81B1E" w:rsidRPr="008F0EC9">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8F0EC9" w:rsidRPr="008F0EC9">
        <w:instrText xml:space="preserve"> ADDIN ZOTERO_ITEM CSL_CITATION {"citationID":"ampkqtdpgl","properties":{"formattedCitation":"\\uldash{(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8F0EC9" w:rsidRPr="008F0EC9">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2310E35F" w14:textId="42217644" w:rsidR="00F02E01" w:rsidRDefault="00F02E01" w:rsidP="00BD184E">
      <w:pPr>
        <w:pStyle w:val="Heading2"/>
      </w:pPr>
      <w:bookmarkStart w:id="16" w:name="_Toc158895380"/>
      <w:proofErr w:type="spellStart"/>
      <w:r>
        <w:t>Strojno</w:t>
      </w:r>
      <w:proofErr w:type="spellEnd"/>
      <w:r>
        <w:t xml:space="preserve"> </w:t>
      </w:r>
      <w:proofErr w:type="spellStart"/>
      <w:r>
        <w:t>učenje</w:t>
      </w:r>
      <w:proofErr w:type="spellEnd"/>
      <w:r>
        <w:t xml:space="preserve"> in </w:t>
      </w:r>
      <w:proofErr w:type="spellStart"/>
      <w:r>
        <w:t>klasifikacija</w:t>
      </w:r>
      <w:bookmarkEnd w:id="16"/>
      <w:proofErr w:type="spellEnd"/>
    </w:p>
    <w:p w14:paraId="0876ED23" w14:textId="75B2E4A3" w:rsidR="00F02E01" w:rsidRDefault="00E94972" w:rsidP="00BD184E">
      <w:pPr>
        <w:pStyle w:val="Heading3"/>
      </w:pPr>
      <w:bookmarkStart w:id="17" w:name="_Toc158895381"/>
      <w:proofErr w:type="spellStart"/>
      <w:r>
        <w:t>Uvod</w:t>
      </w:r>
      <w:proofErr w:type="spellEnd"/>
      <w:r>
        <w:t xml:space="preserve"> v </w:t>
      </w:r>
      <w:proofErr w:type="spellStart"/>
      <w:r>
        <w:t>umetno</w:t>
      </w:r>
      <w:proofErr w:type="spellEnd"/>
      <w:r>
        <w:t xml:space="preserve"> </w:t>
      </w:r>
      <w:proofErr w:type="spellStart"/>
      <w:r>
        <w:t>inteligenco</w:t>
      </w:r>
      <w:bookmarkEnd w:id="17"/>
      <w:proofErr w:type="spellEnd"/>
    </w:p>
    <w:p w14:paraId="074175C0" w14:textId="0A708D90" w:rsidR="007614F5" w:rsidRPr="00053C43" w:rsidRDefault="007614F5" w:rsidP="00053C43">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49DC4CE2" w14:textId="0B523357" w:rsidR="007614F5" w:rsidRPr="00C0216F" w:rsidRDefault="007614F5" w:rsidP="007614F5">
      <w:pPr>
        <w:pStyle w:val="Caption"/>
      </w:pPr>
      <w:bookmarkStart w:id="18" w:name="_Toc155246974"/>
      <w:r>
        <w:t xml:space="preserve">Figure </w:t>
      </w:r>
      <w:r>
        <w:fldChar w:fldCharType="begin"/>
      </w:r>
      <w:r>
        <w:instrText xml:space="preserve"> SEQ Figure \* ARABIC </w:instrText>
      </w:r>
      <w:r>
        <w:fldChar w:fldCharType="separate"/>
      </w:r>
      <w:r w:rsidR="00F125A7">
        <w:rPr>
          <w:noProof/>
        </w:rPr>
        <w:t>1</w:t>
      </w:r>
      <w:r>
        <w:rPr>
          <w:noProof/>
        </w:rPr>
        <w:fldChar w:fldCharType="end"/>
      </w:r>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8"/>
      <w:proofErr w:type="spellEnd"/>
    </w:p>
    <w:p w14:paraId="46388DE7" w14:textId="0386CBFF" w:rsidR="00770A8B" w:rsidRDefault="007614F5" w:rsidP="00BD184E">
      <w:pPr>
        <w:pStyle w:val="Heading3"/>
      </w:pPr>
      <w:bookmarkStart w:id="19" w:name="_Toc158895382"/>
      <w:proofErr w:type="spellStart"/>
      <w:r>
        <w:t>Strojno</w:t>
      </w:r>
      <w:proofErr w:type="spellEnd"/>
      <w:r>
        <w:t xml:space="preserve"> </w:t>
      </w:r>
      <w:proofErr w:type="spellStart"/>
      <w:r>
        <w:t>učenje</w:t>
      </w:r>
      <w:bookmarkEnd w:id="19"/>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lastRenderedPageBreak/>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20" w:name="_Toc158895383"/>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20"/>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lastRenderedPageBreak/>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lastRenderedPageBreak/>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07DA60B9" w14:textId="0C1F2EC4" w:rsidR="00983549" w:rsidRDefault="00E203A6" w:rsidP="00DD3607">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lastRenderedPageBreak/>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4FB986B7">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lastRenderedPageBreak/>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lastRenderedPageBreak/>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drawing>
          <wp:inline distT="0" distB="0" distL="0" distR="0" wp14:anchorId="31356ED5" wp14:editId="681D8664">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lastRenderedPageBreak/>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6D941D17"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lastRenderedPageBreak/>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D88389" w14:textId="59AC2FA3" w:rsidR="00D748FD" w:rsidRPr="00D748FD" w:rsidRDefault="00F44861" w:rsidP="00D748FD">
      <w:pPr>
        <w:rPr>
          <w:lang w:val="sl-SI"/>
        </w:rPr>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21" w:name="_Toc158895384"/>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21"/>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lastRenderedPageBreak/>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22" w:name="_Toc158895385"/>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22"/>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lastRenderedPageBreak/>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23" w:name="_Toc158895386"/>
      <w:proofErr w:type="spellStart"/>
      <w:r>
        <w:t>Empirični</w:t>
      </w:r>
      <w:proofErr w:type="spellEnd"/>
      <w:r>
        <w:t xml:space="preserve"> del</w:t>
      </w:r>
      <w:bookmarkEnd w:id="23"/>
    </w:p>
    <w:p w14:paraId="7507C811" w14:textId="2D52E544" w:rsidR="00F02E01" w:rsidRDefault="00E94972" w:rsidP="00F02E01">
      <w:pPr>
        <w:pStyle w:val="Heading2"/>
      </w:pPr>
      <w:bookmarkStart w:id="24" w:name="_Toc158895387"/>
      <w:proofErr w:type="spellStart"/>
      <w:r>
        <w:t>Raziskovalni</w:t>
      </w:r>
      <w:proofErr w:type="spellEnd"/>
      <w:r>
        <w:t xml:space="preserve"> problem, </w:t>
      </w:r>
      <w:proofErr w:type="spellStart"/>
      <w:r>
        <w:t>namen</w:t>
      </w:r>
      <w:proofErr w:type="spellEnd"/>
      <w:r>
        <w:t xml:space="preserve"> in </w:t>
      </w:r>
      <w:proofErr w:type="spellStart"/>
      <w:r>
        <w:t>cilji</w:t>
      </w:r>
      <w:bookmarkEnd w:id="24"/>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w:t>
      </w:r>
      <w:r w:rsidRPr="00683648">
        <w:rPr>
          <w:lang w:val="sl-SI"/>
        </w:rPr>
        <w:lastRenderedPageBreak/>
        <w:t>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25" w:name="_Toc158895388"/>
      <w:proofErr w:type="spellStart"/>
      <w:r>
        <w:t>Raziskovalne</w:t>
      </w:r>
      <w:proofErr w:type="spellEnd"/>
      <w:r>
        <w:t xml:space="preserve"> </w:t>
      </w:r>
      <w:proofErr w:type="spellStart"/>
      <w:r>
        <w:t>hipoteze</w:t>
      </w:r>
      <w:bookmarkEnd w:id="25"/>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26" w:name="_Toc158895389"/>
      <w:proofErr w:type="spellStart"/>
      <w:r>
        <w:t>Metodologija</w:t>
      </w:r>
      <w:bookmarkEnd w:id="26"/>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27" w:name="_Toc158895390"/>
      <w:proofErr w:type="spellStart"/>
      <w:r>
        <w:t>Vzorec</w:t>
      </w:r>
      <w:bookmarkEnd w:id="27"/>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8" w:name="_Toc158895391"/>
      <w:proofErr w:type="spellStart"/>
      <w:r>
        <w:lastRenderedPageBreak/>
        <w:t>Zbiranje</w:t>
      </w:r>
      <w:proofErr w:type="spellEnd"/>
      <w:r>
        <w:t xml:space="preserve"> </w:t>
      </w:r>
      <w:proofErr w:type="spellStart"/>
      <w:r>
        <w:t>podatkov</w:t>
      </w:r>
      <w:bookmarkEnd w:id="28"/>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C8BDAC8"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E837C8">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AhtTFTrs/1u2rIjpl","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9" w:name="_Toc158895392"/>
      <w:proofErr w:type="spellStart"/>
      <w:r>
        <w:lastRenderedPageBreak/>
        <w:t>Obdelava</w:t>
      </w:r>
      <w:proofErr w:type="spellEnd"/>
      <w:r>
        <w:t xml:space="preserve"> </w:t>
      </w:r>
      <w:proofErr w:type="spellStart"/>
      <w:r>
        <w:t>podatkov</w:t>
      </w:r>
      <w:bookmarkEnd w:id="29"/>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30" w:name="_Toc158895393"/>
      <w:r>
        <w:rPr>
          <w:lang w:val="sl"/>
        </w:rPr>
        <w:t>Rezultati in interpretacija</w:t>
      </w:r>
      <w:bookmarkEnd w:id="30"/>
    </w:p>
    <w:p w14:paraId="50A1EE22" w14:textId="50245AC6" w:rsidR="00702B52" w:rsidRDefault="00702B52" w:rsidP="00702B52">
      <w:pPr>
        <w:pStyle w:val="Heading3"/>
        <w:rPr>
          <w:lang w:val="sl"/>
        </w:rPr>
      </w:pPr>
      <w:bookmarkStart w:id="31" w:name="_Toc158895394"/>
      <w:r>
        <w:rPr>
          <w:lang w:val="sl"/>
        </w:rPr>
        <w:t>Deskriptivna statistika</w:t>
      </w:r>
      <w:bookmarkEnd w:id="31"/>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lastRenderedPageBreak/>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3"/>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4"/>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5"/>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32" w:name="_Toc158895395"/>
      <w:r>
        <w:rPr>
          <w:lang w:val="sl"/>
        </w:rPr>
        <w:t>Test zanesljivosti</w:t>
      </w:r>
      <w:bookmarkEnd w:id="32"/>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33" w:name="_Toc158895396"/>
      <w:r>
        <w:rPr>
          <w:lang w:val="sl"/>
        </w:rPr>
        <w:lastRenderedPageBreak/>
        <w:t>Test normalnosti</w:t>
      </w:r>
      <w:bookmarkEnd w:id="33"/>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lastRenderedPageBreak/>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34" w:name="_Toc158895397"/>
      <w:r>
        <w:rPr>
          <w:lang w:val="sl"/>
        </w:rPr>
        <w:lastRenderedPageBreak/>
        <w:t xml:space="preserve">Test korelacije </w:t>
      </w:r>
      <w:proofErr w:type="spellStart"/>
      <w:r>
        <w:rPr>
          <w:lang w:val="sl"/>
        </w:rPr>
        <w:t>značilk</w:t>
      </w:r>
      <w:bookmarkEnd w:id="34"/>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lastRenderedPageBreak/>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35" w:name="_Toc158895398"/>
      <w:r>
        <w:rPr>
          <w:lang w:val="sl"/>
        </w:rPr>
        <w:t xml:space="preserve">Test pomembnosti </w:t>
      </w:r>
      <w:proofErr w:type="spellStart"/>
      <w:r>
        <w:rPr>
          <w:lang w:val="sl"/>
        </w:rPr>
        <w:t>značilk</w:t>
      </w:r>
      <w:bookmarkEnd w:id="35"/>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3"/>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lastRenderedPageBreak/>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36" w:name="_Toc158895399"/>
      <w:r>
        <w:rPr>
          <w:lang w:val="sl"/>
        </w:rPr>
        <w:t xml:space="preserve">Test </w:t>
      </w:r>
      <w:proofErr w:type="spellStart"/>
      <w:r>
        <w:rPr>
          <w:lang w:val="sl"/>
        </w:rPr>
        <w:t>predikcije</w:t>
      </w:r>
      <w:bookmarkEnd w:id="36"/>
      <w:proofErr w:type="spellEnd"/>
    </w:p>
    <w:p w14:paraId="26DA7D3E" w14:textId="0016B91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lastRenderedPageBreak/>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32733499" w14:textId="13AF83D7" w:rsidR="00492258" w:rsidRDefault="00492258" w:rsidP="00492258">
      <w:pPr>
        <w:pStyle w:val="Caption"/>
        <w:keepNext/>
      </w:pPr>
      <w:r>
        <w:t xml:space="preserve">Table </w:t>
      </w:r>
      <w:r>
        <w:fldChar w:fldCharType="begin"/>
      </w:r>
      <w:r>
        <w:instrText xml:space="preserve"> SEQ Table \* ARABIC </w:instrText>
      </w:r>
      <w:r>
        <w:fldChar w:fldCharType="separate"/>
      </w:r>
      <w:r w:rsidR="00525819">
        <w:rPr>
          <w:noProof/>
        </w:rPr>
        <w:t>2</w:t>
      </w:r>
      <w:r>
        <w:rPr>
          <w:noProof/>
        </w:rPr>
        <w:fldChar w:fldCharType="end"/>
      </w:r>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74E033E7" w:rsidR="00492258" w:rsidRDefault="00492258" w:rsidP="00492258">
      <w:pPr>
        <w:pStyle w:val="Caption"/>
        <w:keepNext/>
      </w:pPr>
      <w:proofErr w:type="spellStart"/>
      <w:r>
        <w:lastRenderedPageBreak/>
        <w:t>Slika</w:t>
      </w:r>
      <w:proofErr w:type="spellEnd"/>
      <w:r>
        <w:t xml:space="preserve"> </w:t>
      </w:r>
      <w:r>
        <w:fldChar w:fldCharType="begin"/>
      </w:r>
      <w:r>
        <w:instrText xml:space="preserve"> SEQ Table \* ARABIC </w:instrText>
      </w:r>
      <w:r>
        <w:fldChar w:fldCharType="separate"/>
      </w:r>
      <w:r w:rsidR="00525819">
        <w:rPr>
          <w:noProof/>
        </w:rPr>
        <w:t>3</w:t>
      </w:r>
      <w:r>
        <w:rPr>
          <w:noProof/>
        </w:rPr>
        <w:fldChar w:fldCharType="end"/>
      </w:r>
      <w:r>
        <w:t xml:space="preserve">: </w:t>
      </w:r>
      <w:proofErr w:type="spellStart"/>
      <w:r>
        <w:t>Matrike</w:t>
      </w:r>
      <w:proofErr w:type="spellEnd"/>
      <w:r>
        <w:t xml:space="preserve"> </w:t>
      </w:r>
      <w:proofErr w:type="spellStart"/>
      <w:r>
        <w:t>zmede</w:t>
      </w:r>
      <w:proofErr w:type="spellEnd"/>
      <w:r>
        <w:t>.</w:t>
      </w:r>
    </w:p>
    <w:p w14:paraId="1AA712AE" w14:textId="54257091" w:rsidR="00492258" w:rsidRDefault="00AD5BEF" w:rsidP="00383408">
      <w:pPr>
        <w:rPr>
          <w:lang w:val="sl"/>
        </w:rPr>
      </w:pPr>
      <w:r>
        <w:rPr>
          <w:noProof/>
        </w:rPr>
        <w:drawing>
          <wp:inline distT="0" distB="0" distL="0" distR="0" wp14:anchorId="3921F050" wp14:editId="2945716F">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lastRenderedPageBreak/>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37" w:name="_Toc158895400"/>
      <w:r>
        <w:rPr>
          <w:lang w:val="sl"/>
        </w:rPr>
        <w:t>Test manjšanja dimenzije prostora oziroma vizualizacija podatkov</w:t>
      </w:r>
      <w:bookmarkEnd w:id="37"/>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7"/>
                    <a:stretch>
                      <a:fillRect/>
                    </a:stretch>
                  </pic:blipFill>
                  <pic:spPr>
                    <a:xfrm>
                      <a:off x="0" y="0"/>
                      <a:ext cx="2678740" cy="2126575"/>
                    </a:xfrm>
                    <a:prstGeom prst="rect">
                      <a:avLst/>
                    </a:prstGeom>
                  </pic:spPr>
                </pic:pic>
              </a:graphicData>
            </a:graphic>
          </wp:inline>
        </w:drawing>
      </w:r>
    </w:p>
    <w:p w14:paraId="08B42C9A" w14:textId="0EB8D4F4" w:rsid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8"/>
                    <a:stretch>
                      <a:fillRect/>
                    </a:stretch>
                  </pic:blipFill>
                  <pic:spPr>
                    <a:xfrm>
                      <a:off x="0" y="0"/>
                      <a:ext cx="2402146" cy="2421363"/>
                    </a:xfrm>
                    <a:prstGeom prst="rect">
                      <a:avLst/>
                    </a:prstGeom>
                  </pic:spPr>
                </pic:pic>
              </a:graphicData>
            </a:graphic>
          </wp:inline>
        </w:drawing>
      </w:r>
    </w:p>
    <w:p w14:paraId="572FFBA2" w14:textId="01A71A59" w:rsidR="001B5FBC" w:rsidRDefault="001B5FBC" w:rsidP="001B5FBC">
      <w:pPr>
        <w:pStyle w:val="Heading1"/>
      </w:pPr>
      <w:proofErr w:type="spellStart"/>
      <w:r>
        <w:t>Diskusija</w:t>
      </w:r>
      <w:proofErr w:type="spellEnd"/>
    </w:p>
    <w:p w14:paraId="619BC306" w14:textId="77777777" w:rsidR="001B5FBC" w:rsidRDefault="001B5FBC" w:rsidP="001B5FBC"/>
    <w:p w14:paraId="1E20684A" w14:textId="66F16C2B" w:rsidR="001B5FBC" w:rsidRPr="001B5FBC" w:rsidRDefault="001B5FBC" w:rsidP="001B5FBC">
      <w:r>
        <w:lastRenderedPageBreak/>
        <w:t xml:space="preserve">Na </w:t>
      </w:r>
      <w:proofErr w:type="spellStart"/>
      <w:r>
        <w:t>koncu</w:t>
      </w:r>
      <w:proofErr w:type="spellEnd"/>
      <w:r>
        <w:t xml:space="preserve"> </w:t>
      </w:r>
      <w:proofErr w:type="spellStart"/>
      <w:r>
        <w:t>nekaj</w:t>
      </w:r>
      <w:proofErr w:type="spellEnd"/>
      <w:r>
        <w:t xml:space="preserve"> o </w:t>
      </w:r>
      <w:proofErr w:type="spellStart"/>
      <w:r>
        <w:t>etike</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edukaciji</w:t>
      </w:r>
      <w:proofErr w:type="spellEnd"/>
      <w:r>
        <w:t>.</w:t>
      </w:r>
    </w:p>
    <w:p w14:paraId="2B03B455" w14:textId="19D4D352" w:rsidR="00F02E01" w:rsidRDefault="00F02E01" w:rsidP="00F02E01">
      <w:pPr>
        <w:pStyle w:val="Heading1"/>
      </w:pPr>
      <w:bookmarkStart w:id="38" w:name="_Toc158895401"/>
      <w:proofErr w:type="spellStart"/>
      <w:r>
        <w:t>Sklepne</w:t>
      </w:r>
      <w:proofErr w:type="spellEnd"/>
      <w:r>
        <w:t xml:space="preserve"> </w:t>
      </w:r>
      <w:proofErr w:type="spellStart"/>
      <w:r>
        <w:t>ugotovitve</w:t>
      </w:r>
      <w:bookmarkEnd w:id="38"/>
      <w:proofErr w:type="spellEnd"/>
    </w:p>
    <w:p w14:paraId="7EAAAA16" w14:textId="7F4F2873" w:rsidR="00F02E01" w:rsidRPr="00F02E01" w:rsidRDefault="00F02E01" w:rsidP="004C6EA2">
      <w:r>
        <w:t>…</w:t>
      </w:r>
    </w:p>
    <w:p w14:paraId="03699F15" w14:textId="77777777" w:rsidR="00F02E01" w:rsidRDefault="00F02E01" w:rsidP="004C6EA2"/>
    <w:p w14:paraId="272EAFCE" w14:textId="77777777" w:rsidR="00F02E01" w:rsidRDefault="00F02E01" w:rsidP="004C6EA2"/>
    <w:p w14:paraId="7C84E12D" w14:textId="4F51C9C4" w:rsidR="00E61DD1" w:rsidRPr="00F02E01" w:rsidRDefault="00F02E01" w:rsidP="00F02E01">
      <w:pPr>
        <w:pStyle w:val="Heading1"/>
        <w:rPr>
          <w:rStyle w:val="Heading3Char"/>
          <w:color w:val="2F5496" w:themeColor="accent1" w:themeShade="BF"/>
          <w:sz w:val="32"/>
          <w:szCs w:val="32"/>
        </w:rPr>
      </w:pPr>
      <w:bookmarkStart w:id="39" w:name="_Toc15889540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9"/>
      <w:proofErr w:type="spellEnd"/>
    </w:p>
    <w:p w14:paraId="0ED0FCE0" w14:textId="44357C5C" w:rsidR="00423309" w:rsidRDefault="00812CAE" w:rsidP="00F743CF">
      <w:r>
        <w:fldChar w:fldCharType="begin"/>
      </w:r>
      <w:r w:rsidR="00E837C8">
        <w:instrText xml:space="preserve"> ADDIN ZOTERO_BIBL {"uncited":[],"omitted":[],"custom":[]} CSL_BIBLIOGRAPHY </w:instrText>
      </w:r>
      <w:r>
        <w:fldChar w:fldCharType="separate"/>
      </w:r>
      <w:r w:rsidR="00C91377" w:rsidRPr="00C91377">
        <w:rPr>
          <w:rFonts w:ascii="Calibri" w:hAnsi="Calibri" w:cs="Calibri"/>
        </w:rPr>
        <w:t>Automatic citation updates are disabled. To see the bibliography, click Refresh in the Zotero tab.</w:t>
      </w:r>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40" w:name="_Ref150947220"/>
      <w:bookmarkStart w:id="41" w:name="_Ref150947223"/>
      <w:bookmarkStart w:id="42" w:name="_Toc158895403"/>
      <w:r>
        <w:t>Prilog</w:t>
      </w:r>
      <w:bookmarkEnd w:id="40"/>
      <w:bookmarkEnd w:id="41"/>
      <w:r w:rsidR="00B77D6E">
        <w:t>a A</w:t>
      </w:r>
      <w:r w:rsidR="00383408">
        <w:t xml:space="preserve">: </w:t>
      </w:r>
      <w:proofErr w:type="spellStart"/>
      <w:r w:rsidR="00383408">
        <w:t>Vprašalnik</w:t>
      </w:r>
      <w:bookmarkEnd w:id="42"/>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sem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59D296" w14:textId="77777777" w:rsidR="00BA5BD5" w:rsidRDefault="00BA5BD5" w:rsidP="00AE29F3">
      <w:pPr>
        <w:spacing w:after="0" w:line="240" w:lineRule="auto"/>
      </w:pPr>
      <w:r>
        <w:separator/>
      </w:r>
    </w:p>
  </w:endnote>
  <w:endnote w:type="continuationSeparator" w:id="0">
    <w:p w14:paraId="3C8170E0" w14:textId="77777777" w:rsidR="00BA5BD5" w:rsidRDefault="00BA5BD5"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72B82C" w14:textId="77777777" w:rsidR="00BA5BD5" w:rsidRDefault="00BA5BD5" w:rsidP="00AE29F3">
      <w:pPr>
        <w:spacing w:after="0" w:line="240" w:lineRule="auto"/>
      </w:pPr>
      <w:r>
        <w:separator/>
      </w:r>
    </w:p>
  </w:footnote>
  <w:footnote w:type="continuationSeparator" w:id="0">
    <w:p w14:paraId="7CB06C87" w14:textId="77777777" w:rsidR="00BA5BD5" w:rsidRDefault="00BA5BD5"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1761D"/>
    <w:rsid w:val="0002468E"/>
    <w:rsid w:val="000247AA"/>
    <w:rsid w:val="00025706"/>
    <w:rsid w:val="00034ECE"/>
    <w:rsid w:val="0003718E"/>
    <w:rsid w:val="00040560"/>
    <w:rsid w:val="00040D1B"/>
    <w:rsid w:val="00040EC3"/>
    <w:rsid w:val="000457E0"/>
    <w:rsid w:val="00046752"/>
    <w:rsid w:val="000506A8"/>
    <w:rsid w:val="0005229C"/>
    <w:rsid w:val="00053C43"/>
    <w:rsid w:val="00056318"/>
    <w:rsid w:val="00067E0F"/>
    <w:rsid w:val="00081F80"/>
    <w:rsid w:val="00084A11"/>
    <w:rsid w:val="00085879"/>
    <w:rsid w:val="00090891"/>
    <w:rsid w:val="00092008"/>
    <w:rsid w:val="00095B8C"/>
    <w:rsid w:val="000A59F1"/>
    <w:rsid w:val="000B13E1"/>
    <w:rsid w:val="000B753B"/>
    <w:rsid w:val="000C2BD5"/>
    <w:rsid w:val="000D2089"/>
    <w:rsid w:val="000D4A7A"/>
    <w:rsid w:val="000D6412"/>
    <w:rsid w:val="000E06F8"/>
    <w:rsid w:val="000E530D"/>
    <w:rsid w:val="000F076F"/>
    <w:rsid w:val="000F20F0"/>
    <w:rsid w:val="000F3BCC"/>
    <w:rsid w:val="000F3F21"/>
    <w:rsid w:val="000F5155"/>
    <w:rsid w:val="000F713B"/>
    <w:rsid w:val="00103489"/>
    <w:rsid w:val="00104411"/>
    <w:rsid w:val="001111FF"/>
    <w:rsid w:val="00111EF0"/>
    <w:rsid w:val="00113353"/>
    <w:rsid w:val="00114F5B"/>
    <w:rsid w:val="00120F54"/>
    <w:rsid w:val="0012565B"/>
    <w:rsid w:val="00125B7C"/>
    <w:rsid w:val="00127C86"/>
    <w:rsid w:val="00143381"/>
    <w:rsid w:val="00146E13"/>
    <w:rsid w:val="00146F8F"/>
    <w:rsid w:val="001541BB"/>
    <w:rsid w:val="00155FC5"/>
    <w:rsid w:val="0016068E"/>
    <w:rsid w:val="00176E55"/>
    <w:rsid w:val="00182252"/>
    <w:rsid w:val="00185DE8"/>
    <w:rsid w:val="00191610"/>
    <w:rsid w:val="00191CF0"/>
    <w:rsid w:val="00193AA0"/>
    <w:rsid w:val="001A1685"/>
    <w:rsid w:val="001A27B5"/>
    <w:rsid w:val="001B5BA0"/>
    <w:rsid w:val="001B5FBC"/>
    <w:rsid w:val="001C527C"/>
    <w:rsid w:val="001E64B3"/>
    <w:rsid w:val="001E75C6"/>
    <w:rsid w:val="001F0256"/>
    <w:rsid w:val="001F7C53"/>
    <w:rsid w:val="0020372B"/>
    <w:rsid w:val="00203C34"/>
    <w:rsid w:val="00205556"/>
    <w:rsid w:val="00212D54"/>
    <w:rsid w:val="002159A0"/>
    <w:rsid w:val="002227FE"/>
    <w:rsid w:val="002258EE"/>
    <w:rsid w:val="002318AF"/>
    <w:rsid w:val="00232474"/>
    <w:rsid w:val="00232739"/>
    <w:rsid w:val="00242207"/>
    <w:rsid w:val="002443E4"/>
    <w:rsid w:val="002444DD"/>
    <w:rsid w:val="00257468"/>
    <w:rsid w:val="00261B60"/>
    <w:rsid w:val="00264D36"/>
    <w:rsid w:val="002667F1"/>
    <w:rsid w:val="00270E42"/>
    <w:rsid w:val="0027298A"/>
    <w:rsid w:val="002921CA"/>
    <w:rsid w:val="00292E52"/>
    <w:rsid w:val="00296EFE"/>
    <w:rsid w:val="002977CB"/>
    <w:rsid w:val="002A236B"/>
    <w:rsid w:val="002A79CE"/>
    <w:rsid w:val="002A7DF8"/>
    <w:rsid w:val="002B3400"/>
    <w:rsid w:val="002B48D6"/>
    <w:rsid w:val="002C25E4"/>
    <w:rsid w:val="002C4331"/>
    <w:rsid w:val="002D1B02"/>
    <w:rsid w:val="002E1057"/>
    <w:rsid w:val="002F768B"/>
    <w:rsid w:val="003019DD"/>
    <w:rsid w:val="00301EC2"/>
    <w:rsid w:val="00306D79"/>
    <w:rsid w:val="003106A3"/>
    <w:rsid w:val="003119C8"/>
    <w:rsid w:val="0031585A"/>
    <w:rsid w:val="00317082"/>
    <w:rsid w:val="00320E2A"/>
    <w:rsid w:val="003239BD"/>
    <w:rsid w:val="00324582"/>
    <w:rsid w:val="00326D2F"/>
    <w:rsid w:val="003331CC"/>
    <w:rsid w:val="00341457"/>
    <w:rsid w:val="00366C5D"/>
    <w:rsid w:val="003824F2"/>
    <w:rsid w:val="00383408"/>
    <w:rsid w:val="003B1E9D"/>
    <w:rsid w:val="003C1058"/>
    <w:rsid w:val="003C4C3F"/>
    <w:rsid w:val="003D1BF4"/>
    <w:rsid w:val="003E0EF2"/>
    <w:rsid w:val="003F36CC"/>
    <w:rsid w:val="003F48A2"/>
    <w:rsid w:val="004004AC"/>
    <w:rsid w:val="004044A9"/>
    <w:rsid w:val="0041193C"/>
    <w:rsid w:val="00414611"/>
    <w:rsid w:val="004202F9"/>
    <w:rsid w:val="00423309"/>
    <w:rsid w:val="004259A0"/>
    <w:rsid w:val="00425AA9"/>
    <w:rsid w:val="00426DBA"/>
    <w:rsid w:val="00430D9B"/>
    <w:rsid w:val="00431CE2"/>
    <w:rsid w:val="004330F4"/>
    <w:rsid w:val="004412E4"/>
    <w:rsid w:val="00446A09"/>
    <w:rsid w:val="0045601D"/>
    <w:rsid w:val="004615FF"/>
    <w:rsid w:val="00463753"/>
    <w:rsid w:val="004652DD"/>
    <w:rsid w:val="00481561"/>
    <w:rsid w:val="00482DA3"/>
    <w:rsid w:val="00483D35"/>
    <w:rsid w:val="00492258"/>
    <w:rsid w:val="004A33C0"/>
    <w:rsid w:val="004A71D2"/>
    <w:rsid w:val="004B3188"/>
    <w:rsid w:val="004B45D3"/>
    <w:rsid w:val="004C1300"/>
    <w:rsid w:val="004C4A1B"/>
    <w:rsid w:val="004C4BED"/>
    <w:rsid w:val="004C6EA2"/>
    <w:rsid w:val="004D06AC"/>
    <w:rsid w:val="004E22E3"/>
    <w:rsid w:val="004E2CA0"/>
    <w:rsid w:val="004F575E"/>
    <w:rsid w:val="005017FB"/>
    <w:rsid w:val="00503816"/>
    <w:rsid w:val="00514DDF"/>
    <w:rsid w:val="00521183"/>
    <w:rsid w:val="0052140B"/>
    <w:rsid w:val="00525819"/>
    <w:rsid w:val="00531213"/>
    <w:rsid w:val="00531CF5"/>
    <w:rsid w:val="00532DB8"/>
    <w:rsid w:val="005332CB"/>
    <w:rsid w:val="005344BA"/>
    <w:rsid w:val="00544CCD"/>
    <w:rsid w:val="005473DB"/>
    <w:rsid w:val="00554516"/>
    <w:rsid w:val="00555396"/>
    <w:rsid w:val="005646FF"/>
    <w:rsid w:val="00566856"/>
    <w:rsid w:val="005720C8"/>
    <w:rsid w:val="0057332E"/>
    <w:rsid w:val="005828C5"/>
    <w:rsid w:val="00586072"/>
    <w:rsid w:val="00587D33"/>
    <w:rsid w:val="0059234A"/>
    <w:rsid w:val="00593B76"/>
    <w:rsid w:val="005A63C7"/>
    <w:rsid w:val="005C700B"/>
    <w:rsid w:val="005D1278"/>
    <w:rsid w:val="005E32B1"/>
    <w:rsid w:val="005E48D9"/>
    <w:rsid w:val="005E48EC"/>
    <w:rsid w:val="005E53F6"/>
    <w:rsid w:val="005F5F0A"/>
    <w:rsid w:val="005F7685"/>
    <w:rsid w:val="006045E8"/>
    <w:rsid w:val="006108D4"/>
    <w:rsid w:val="00620E9E"/>
    <w:rsid w:val="00624857"/>
    <w:rsid w:val="006254A5"/>
    <w:rsid w:val="0062735A"/>
    <w:rsid w:val="0063170B"/>
    <w:rsid w:val="00632E89"/>
    <w:rsid w:val="00636741"/>
    <w:rsid w:val="00637D0E"/>
    <w:rsid w:val="00637EC4"/>
    <w:rsid w:val="0065197D"/>
    <w:rsid w:val="00653A54"/>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A4D27"/>
    <w:rsid w:val="006B340B"/>
    <w:rsid w:val="006C5B49"/>
    <w:rsid w:val="006D24D4"/>
    <w:rsid w:val="006D795D"/>
    <w:rsid w:val="006D7B1A"/>
    <w:rsid w:val="006D7D5F"/>
    <w:rsid w:val="006E46A4"/>
    <w:rsid w:val="006F1254"/>
    <w:rsid w:val="006F22D1"/>
    <w:rsid w:val="006F2DF0"/>
    <w:rsid w:val="006F5456"/>
    <w:rsid w:val="0070114B"/>
    <w:rsid w:val="00701F9E"/>
    <w:rsid w:val="00702B52"/>
    <w:rsid w:val="00706ACF"/>
    <w:rsid w:val="00712AD1"/>
    <w:rsid w:val="00713727"/>
    <w:rsid w:val="00715F40"/>
    <w:rsid w:val="007162BF"/>
    <w:rsid w:val="00727138"/>
    <w:rsid w:val="0073156C"/>
    <w:rsid w:val="0073254A"/>
    <w:rsid w:val="00736103"/>
    <w:rsid w:val="00742BC8"/>
    <w:rsid w:val="00750C7A"/>
    <w:rsid w:val="00752863"/>
    <w:rsid w:val="00755824"/>
    <w:rsid w:val="007614F5"/>
    <w:rsid w:val="007627D6"/>
    <w:rsid w:val="007635DD"/>
    <w:rsid w:val="00763C4F"/>
    <w:rsid w:val="00770A8B"/>
    <w:rsid w:val="00773404"/>
    <w:rsid w:val="007766F5"/>
    <w:rsid w:val="00784951"/>
    <w:rsid w:val="00790137"/>
    <w:rsid w:val="00791502"/>
    <w:rsid w:val="00793985"/>
    <w:rsid w:val="0079575F"/>
    <w:rsid w:val="007B6D3B"/>
    <w:rsid w:val="007C1E54"/>
    <w:rsid w:val="007C294A"/>
    <w:rsid w:val="007C3804"/>
    <w:rsid w:val="007C7680"/>
    <w:rsid w:val="007D5D1B"/>
    <w:rsid w:val="007E03AC"/>
    <w:rsid w:val="007E4F7F"/>
    <w:rsid w:val="007F035F"/>
    <w:rsid w:val="007F12D2"/>
    <w:rsid w:val="007F1349"/>
    <w:rsid w:val="007F17F4"/>
    <w:rsid w:val="007F3B71"/>
    <w:rsid w:val="007F4575"/>
    <w:rsid w:val="007F7FA3"/>
    <w:rsid w:val="00801375"/>
    <w:rsid w:val="00802CD4"/>
    <w:rsid w:val="00803AE6"/>
    <w:rsid w:val="0081245E"/>
    <w:rsid w:val="00812CAE"/>
    <w:rsid w:val="00813001"/>
    <w:rsid w:val="00813D40"/>
    <w:rsid w:val="00816747"/>
    <w:rsid w:val="00816F95"/>
    <w:rsid w:val="008179C4"/>
    <w:rsid w:val="00817D8F"/>
    <w:rsid w:val="00823167"/>
    <w:rsid w:val="00832EF4"/>
    <w:rsid w:val="00847133"/>
    <w:rsid w:val="008569FD"/>
    <w:rsid w:val="0085751A"/>
    <w:rsid w:val="0086068C"/>
    <w:rsid w:val="00864F10"/>
    <w:rsid w:val="0087304C"/>
    <w:rsid w:val="00875AF2"/>
    <w:rsid w:val="00881D2C"/>
    <w:rsid w:val="00883CED"/>
    <w:rsid w:val="00885A96"/>
    <w:rsid w:val="00887650"/>
    <w:rsid w:val="00890689"/>
    <w:rsid w:val="00895354"/>
    <w:rsid w:val="0089570F"/>
    <w:rsid w:val="008A2F8E"/>
    <w:rsid w:val="008B006E"/>
    <w:rsid w:val="008D1D3A"/>
    <w:rsid w:val="008D2362"/>
    <w:rsid w:val="008D560E"/>
    <w:rsid w:val="008D5C91"/>
    <w:rsid w:val="008E1303"/>
    <w:rsid w:val="008E172E"/>
    <w:rsid w:val="008E2808"/>
    <w:rsid w:val="008E3FD3"/>
    <w:rsid w:val="008E4B48"/>
    <w:rsid w:val="008E4BA0"/>
    <w:rsid w:val="008E67DC"/>
    <w:rsid w:val="008E6E21"/>
    <w:rsid w:val="008F0431"/>
    <w:rsid w:val="008F0EC9"/>
    <w:rsid w:val="009051B6"/>
    <w:rsid w:val="00915E31"/>
    <w:rsid w:val="0091685F"/>
    <w:rsid w:val="00920F15"/>
    <w:rsid w:val="00926866"/>
    <w:rsid w:val="00940BB7"/>
    <w:rsid w:val="00943AC8"/>
    <w:rsid w:val="009478DD"/>
    <w:rsid w:val="00955856"/>
    <w:rsid w:val="00964A65"/>
    <w:rsid w:val="0096625E"/>
    <w:rsid w:val="00966F13"/>
    <w:rsid w:val="00972283"/>
    <w:rsid w:val="00972783"/>
    <w:rsid w:val="00983549"/>
    <w:rsid w:val="00984D38"/>
    <w:rsid w:val="00985885"/>
    <w:rsid w:val="00987340"/>
    <w:rsid w:val="009930BE"/>
    <w:rsid w:val="00993F9F"/>
    <w:rsid w:val="009A1233"/>
    <w:rsid w:val="009A50AC"/>
    <w:rsid w:val="009A6124"/>
    <w:rsid w:val="009A797D"/>
    <w:rsid w:val="009B2174"/>
    <w:rsid w:val="009B3B90"/>
    <w:rsid w:val="009B7FE4"/>
    <w:rsid w:val="009C1E25"/>
    <w:rsid w:val="009C7BF5"/>
    <w:rsid w:val="009D708E"/>
    <w:rsid w:val="009E3FC6"/>
    <w:rsid w:val="009F2AF5"/>
    <w:rsid w:val="009F5527"/>
    <w:rsid w:val="009F7474"/>
    <w:rsid w:val="00A05C90"/>
    <w:rsid w:val="00A06DA2"/>
    <w:rsid w:val="00A1507A"/>
    <w:rsid w:val="00A150CA"/>
    <w:rsid w:val="00A1566F"/>
    <w:rsid w:val="00A16647"/>
    <w:rsid w:val="00A259C2"/>
    <w:rsid w:val="00A2678E"/>
    <w:rsid w:val="00A301BB"/>
    <w:rsid w:val="00A32D4E"/>
    <w:rsid w:val="00A34714"/>
    <w:rsid w:val="00A355B3"/>
    <w:rsid w:val="00A37C32"/>
    <w:rsid w:val="00A37C3C"/>
    <w:rsid w:val="00A41D78"/>
    <w:rsid w:val="00A51517"/>
    <w:rsid w:val="00A53F28"/>
    <w:rsid w:val="00A56A7C"/>
    <w:rsid w:val="00A57750"/>
    <w:rsid w:val="00A66E44"/>
    <w:rsid w:val="00A82735"/>
    <w:rsid w:val="00A86059"/>
    <w:rsid w:val="00A92447"/>
    <w:rsid w:val="00A92D5B"/>
    <w:rsid w:val="00A952BC"/>
    <w:rsid w:val="00A963E5"/>
    <w:rsid w:val="00AA0C35"/>
    <w:rsid w:val="00AA229D"/>
    <w:rsid w:val="00AA33F2"/>
    <w:rsid w:val="00AA3588"/>
    <w:rsid w:val="00AB1234"/>
    <w:rsid w:val="00AB1E64"/>
    <w:rsid w:val="00AC21DD"/>
    <w:rsid w:val="00AC37AA"/>
    <w:rsid w:val="00AC5383"/>
    <w:rsid w:val="00AD4E12"/>
    <w:rsid w:val="00AD5BEF"/>
    <w:rsid w:val="00AE29F3"/>
    <w:rsid w:val="00AE42D7"/>
    <w:rsid w:val="00AE4525"/>
    <w:rsid w:val="00AE7719"/>
    <w:rsid w:val="00B05F9F"/>
    <w:rsid w:val="00B07ECC"/>
    <w:rsid w:val="00B2621B"/>
    <w:rsid w:val="00B26D1C"/>
    <w:rsid w:val="00B26F21"/>
    <w:rsid w:val="00B4649C"/>
    <w:rsid w:val="00B46CC7"/>
    <w:rsid w:val="00B50AE9"/>
    <w:rsid w:val="00B562BC"/>
    <w:rsid w:val="00B66A6B"/>
    <w:rsid w:val="00B74058"/>
    <w:rsid w:val="00B76D2B"/>
    <w:rsid w:val="00B77D6E"/>
    <w:rsid w:val="00B8726C"/>
    <w:rsid w:val="00B9090B"/>
    <w:rsid w:val="00B93234"/>
    <w:rsid w:val="00B95514"/>
    <w:rsid w:val="00BA1373"/>
    <w:rsid w:val="00BA1A86"/>
    <w:rsid w:val="00BA33FA"/>
    <w:rsid w:val="00BA487D"/>
    <w:rsid w:val="00BA5BD5"/>
    <w:rsid w:val="00BA74D5"/>
    <w:rsid w:val="00BB67D2"/>
    <w:rsid w:val="00BB70E2"/>
    <w:rsid w:val="00BC554A"/>
    <w:rsid w:val="00BD17B0"/>
    <w:rsid w:val="00BD184E"/>
    <w:rsid w:val="00BD4664"/>
    <w:rsid w:val="00BE6DFE"/>
    <w:rsid w:val="00BF2D37"/>
    <w:rsid w:val="00BF576A"/>
    <w:rsid w:val="00C0216F"/>
    <w:rsid w:val="00C0545B"/>
    <w:rsid w:val="00C12EE2"/>
    <w:rsid w:val="00C16417"/>
    <w:rsid w:val="00C25125"/>
    <w:rsid w:val="00C25C9A"/>
    <w:rsid w:val="00C36138"/>
    <w:rsid w:val="00C45E18"/>
    <w:rsid w:val="00C55562"/>
    <w:rsid w:val="00C61928"/>
    <w:rsid w:val="00C70759"/>
    <w:rsid w:val="00C81F59"/>
    <w:rsid w:val="00C82123"/>
    <w:rsid w:val="00C829B5"/>
    <w:rsid w:val="00C87412"/>
    <w:rsid w:val="00C909F4"/>
    <w:rsid w:val="00C91377"/>
    <w:rsid w:val="00C965F6"/>
    <w:rsid w:val="00CA4C2B"/>
    <w:rsid w:val="00CB0D85"/>
    <w:rsid w:val="00CB1C6A"/>
    <w:rsid w:val="00CC2654"/>
    <w:rsid w:val="00CC294E"/>
    <w:rsid w:val="00CD4EDB"/>
    <w:rsid w:val="00CD5C30"/>
    <w:rsid w:val="00CE44F4"/>
    <w:rsid w:val="00CE6792"/>
    <w:rsid w:val="00CF6267"/>
    <w:rsid w:val="00D01D27"/>
    <w:rsid w:val="00D05BC8"/>
    <w:rsid w:val="00D1359C"/>
    <w:rsid w:val="00D13E2F"/>
    <w:rsid w:val="00D147F8"/>
    <w:rsid w:val="00D15A63"/>
    <w:rsid w:val="00D2149E"/>
    <w:rsid w:val="00D41C21"/>
    <w:rsid w:val="00D41C8E"/>
    <w:rsid w:val="00D45104"/>
    <w:rsid w:val="00D51B57"/>
    <w:rsid w:val="00D6375C"/>
    <w:rsid w:val="00D661A0"/>
    <w:rsid w:val="00D7033E"/>
    <w:rsid w:val="00D717AC"/>
    <w:rsid w:val="00D72A7B"/>
    <w:rsid w:val="00D748FD"/>
    <w:rsid w:val="00D77940"/>
    <w:rsid w:val="00D8479C"/>
    <w:rsid w:val="00D86778"/>
    <w:rsid w:val="00DA62F8"/>
    <w:rsid w:val="00DB0BAC"/>
    <w:rsid w:val="00DB5B09"/>
    <w:rsid w:val="00DC14FB"/>
    <w:rsid w:val="00DC1DEC"/>
    <w:rsid w:val="00DC4C30"/>
    <w:rsid w:val="00DC542B"/>
    <w:rsid w:val="00DC5BFF"/>
    <w:rsid w:val="00DD1153"/>
    <w:rsid w:val="00DD3282"/>
    <w:rsid w:val="00DD3607"/>
    <w:rsid w:val="00DE160D"/>
    <w:rsid w:val="00DE4709"/>
    <w:rsid w:val="00DE4BA0"/>
    <w:rsid w:val="00DE684C"/>
    <w:rsid w:val="00DF58B7"/>
    <w:rsid w:val="00E01B6B"/>
    <w:rsid w:val="00E03E9B"/>
    <w:rsid w:val="00E069CB"/>
    <w:rsid w:val="00E06F62"/>
    <w:rsid w:val="00E143F9"/>
    <w:rsid w:val="00E203A6"/>
    <w:rsid w:val="00E276C4"/>
    <w:rsid w:val="00E31527"/>
    <w:rsid w:val="00E36DB5"/>
    <w:rsid w:val="00E414E4"/>
    <w:rsid w:val="00E447BA"/>
    <w:rsid w:val="00E50FA5"/>
    <w:rsid w:val="00E5111D"/>
    <w:rsid w:val="00E53F54"/>
    <w:rsid w:val="00E54E1E"/>
    <w:rsid w:val="00E56758"/>
    <w:rsid w:val="00E57737"/>
    <w:rsid w:val="00E61DD1"/>
    <w:rsid w:val="00E6390D"/>
    <w:rsid w:val="00E64077"/>
    <w:rsid w:val="00E71606"/>
    <w:rsid w:val="00E837C8"/>
    <w:rsid w:val="00E91CC1"/>
    <w:rsid w:val="00E94972"/>
    <w:rsid w:val="00E96AB9"/>
    <w:rsid w:val="00E96E00"/>
    <w:rsid w:val="00EA1B69"/>
    <w:rsid w:val="00EB3DFF"/>
    <w:rsid w:val="00EB69C2"/>
    <w:rsid w:val="00EC463C"/>
    <w:rsid w:val="00EC6B87"/>
    <w:rsid w:val="00ED036C"/>
    <w:rsid w:val="00ED6101"/>
    <w:rsid w:val="00EE0E42"/>
    <w:rsid w:val="00EE1309"/>
    <w:rsid w:val="00EE1A54"/>
    <w:rsid w:val="00EE248F"/>
    <w:rsid w:val="00EE54AB"/>
    <w:rsid w:val="00EF79DE"/>
    <w:rsid w:val="00F02E01"/>
    <w:rsid w:val="00F125A7"/>
    <w:rsid w:val="00F15D78"/>
    <w:rsid w:val="00F2005C"/>
    <w:rsid w:val="00F20EA9"/>
    <w:rsid w:val="00F27DB0"/>
    <w:rsid w:val="00F32062"/>
    <w:rsid w:val="00F32F70"/>
    <w:rsid w:val="00F334A1"/>
    <w:rsid w:val="00F40CD4"/>
    <w:rsid w:val="00F44861"/>
    <w:rsid w:val="00F45AB6"/>
    <w:rsid w:val="00F50E8A"/>
    <w:rsid w:val="00F603A3"/>
    <w:rsid w:val="00F62047"/>
    <w:rsid w:val="00F649EC"/>
    <w:rsid w:val="00F70EDD"/>
    <w:rsid w:val="00F743CF"/>
    <w:rsid w:val="00F77AFE"/>
    <w:rsid w:val="00F81B1E"/>
    <w:rsid w:val="00F8204A"/>
    <w:rsid w:val="00F82856"/>
    <w:rsid w:val="00F83765"/>
    <w:rsid w:val="00FA5478"/>
    <w:rsid w:val="00FB30C5"/>
    <w:rsid w:val="00FB49FD"/>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4</TotalTime>
  <Pages>56</Pages>
  <Words>74251</Words>
  <Characters>423237</Characters>
  <Application>Microsoft Office Word</Application>
  <DocSecurity>0</DocSecurity>
  <Lines>3526</Lines>
  <Paragraphs>99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496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16</cp:revision>
  <cp:lastPrinted>2024-01-12T12:12:00Z</cp:lastPrinted>
  <dcterms:created xsi:type="dcterms:W3CDTF">2023-09-23T17:00:00Z</dcterms:created>
  <dcterms:modified xsi:type="dcterms:W3CDTF">2024-03-28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BYLKu4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